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D1AE2" w:rsidRDefault="006D1AE2" w:rsidP="006D1AE2">
      <w:pPr>
        <w:rPr>
          <w:rFonts w:cstheme="minorHAnsi"/>
          <w:b/>
          <w:sz w:val="20"/>
          <w:szCs w:val="20"/>
        </w:rPr>
      </w:pPr>
      <w:r w:rsidRPr="003B4B25">
        <w:rPr>
          <w:rFonts w:cstheme="minorHAnsi"/>
          <w:b/>
          <w:sz w:val="20"/>
          <w:szCs w:val="20"/>
        </w:rPr>
        <w:t>Supplementary Table 1: Potato germplasm used in this study</w:t>
      </w:r>
    </w:p>
    <w:tbl>
      <w:tblPr>
        <w:tblStyle w:val="TableGrid"/>
        <w:tblpPr w:leftFromText="180" w:rightFromText="180" w:vertAnchor="page" w:horzAnchor="margin" w:tblpY="1915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18"/>
        <w:gridCol w:w="2134"/>
        <w:gridCol w:w="1328"/>
        <w:gridCol w:w="1080"/>
        <w:gridCol w:w="2610"/>
      </w:tblGrid>
      <w:tr w:rsidR="006D1AE2" w:rsidRPr="003B4B25" w:rsidTr="006D1AE2">
        <w:tc>
          <w:tcPr>
            <w:tcW w:w="2118" w:type="dxa"/>
            <w:tcBorders>
              <w:top w:val="single" w:sz="4" w:space="0" w:color="auto"/>
              <w:bottom w:val="single" w:sz="4" w:space="0" w:color="auto"/>
            </w:tcBorders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>Genotype abbreviation</w:t>
            </w:r>
          </w:p>
        </w:tc>
        <w:tc>
          <w:tcPr>
            <w:tcW w:w="2134" w:type="dxa"/>
            <w:tcBorders>
              <w:top w:val="single" w:sz="4" w:space="0" w:color="auto"/>
              <w:bottom w:val="single" w:sz="4" w:space="0" w:color="auto"/>
            </w:tcBorders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>Description</w:t>
            </w:r>
          </w:p>
        </w:tc>
        <w:tc>
          <w:tcPr>
            <w:tcW w:w="1328" w:type="dxa"/>
            <w:tcBorders>
              <w:top w:val="single" w:sz="4" w:space="0" w:color="auto"/>
              <w:bottom w:val="single" w:sz="4" w:space="0" w:color="auto"/>
            </w:tcBorders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>Ploidy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>Flower color</w:t>
            </w:r>
          </w:p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2610" w:type="dxa"/>
            <w:tcBorders>
              <w:top w:val="single" w:sz="4" w:space="0" w:color="auto"/>
              <w:bottom w:val="single" w:sz="4" w:space="0" w:color="auto"/>
            </w:tcBorders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>Reference</w:t>
            </w:r>
          </w:p>
        </w:tc>
      </w:tr>
      <w:tr w:rsidR="006D1AE2" w:rsidRPr="003B4B25" w:rsidTr="006D1AE2">
        <w:tc>
          <w:tcPr>
            <w:tcW w:w="2118" w:type="dxa"/>
            <w:tcBorders>
              <w:top w:val="single" w:sz="4" w:space="0" w:color="auto"/>
            </w:tcBorders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b/>
                <w:sz w:val="20"/>
                <w:szCs w:val="20"/>
              </w:rPr>
            </w:pPr>
            <w:r w:rsidRPr="003B4B25">
              <w:rPr>
                <w:rFonts w:cstheme="minorHAnsi"/>
                <w:b/>
                <w:sz w:val="20"/>
                <w:szCs w:val="20"/>
              </w:rPr>
              <w:t>DM</w:t>
            </w:r>
          </w:p>
        </w:tc>
        <w:tc>
          <w:tcPr>
            <w:tcW w:w="2134" w:type="dxa"/>
            <w:tcBorders>
              <w:top w:val="single" w:sz="4" w:space="0" w:color="auto"/>
            </w:tcBorders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>Doubled monoploid DM 1-3 516 R44</w:t>
            </w:r>
          </w:p>
        </w:tc>
        <w:tc>
          <w:tcPr>
            <w:tcW w:w="1328" w:type="dxa"/>
            <w:tcBorders>
              <w:top w:val="single" w:sz="4" w:space="0" w:color="auto"/>
            </w:tcBorders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>diploid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>white</w:t>
            </w:r>
          </w:p>
        </w:tc>
        <w:tc>
          <w:tcPr>
            <w:tcW w:w="2610" w:type="dxa"/>
            <w:tcBorders>
              <w:top w:val="single" w:sz="4" w:space="0" w:color="auto"/>
            </w:tcBorders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Qb3RhdG8gR2Vub21lIFNlcXVlbmNpbmcgQ29uc29ydGl1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</w:fldData>
              </w:fldChar>
            </w:r>
            <w:r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Qb3RhdG8gR2Vub21lIFNlcXVlbmNpbmcgQ29uc29ydGl1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</w:fldData>
              </w:fldChar>
            </w:r>
            <w:r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</w:rPr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  <w:r>
              <w:rPr>
                <w:rFonts w:cstheme="minorHAnsi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noProof/>
                <w:sz w:val="20"/>
                <w:szCs w:val="20"/>
              </w:rPr>
              <w:t>(Potato Genome Sequencing Consortium 2011)</w:t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</w:p>
        </w:tc>
      </w:tr>
      <w:tr w:rsidR="006D1AE2" w:rsidRPr="003B4B25" w:rsidTr="006D1AE2">
        <w:tc>
          <w:tcPr>
            <w:tcW w:w="2118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b/>
                <w:sz w:val="20"/>
                <w:szCs w:val="20"/>
              </w:rPr>
            </w:pPr>
          </w:p>
        </w:tc>
        <w:tc>
          <w:tcPr>
            <w:tcW w:w="2134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28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080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2610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</w:tr>
      <w:tr w:rsidR="006D1AE2" w:rsidRPr="003B4B25" w:rsidTr="006D1AE2">
        <w:tc>
          <w:tcPr>
            <w:tcW w:w="2118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b/>
                <w:sz w:val="20"/>
                <w:szCs w:val="20"/>
              </w:rPr>
            </w:pPr>
            <w:r w:rsidRPr="003B4B25">
              <w:rPr>
                <w:rFonts w:cstheme="minorHAnsi"/>
                <w:b/>
                <w:sz w:val="20"/>
                <w:szCs w:val="20"/>
              </w:rPr>
              <w:t>RH</w:t>
            </w:r>
          </w:p>
        </w:tc>
        <w:tc>
          <w:tcPr>
            <w:tcW w:w="2134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>RH89-039-16</w:t>
            </w:r>
          </w:p>
        </w:tc>
        <w:tc>
          <w:tcPr>
            <w:tcW w:w="1328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>diploid</w:t>
            </w:r>
          </w:p>
        </w:tc>
        <w:tc>
          <w:tcPr>
            <w:tcW w:w="1080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>purple</w:t>
            </w:r>
          </w:p>
        </w:tc>
        <w:tc>
          <w:tcPr>
            <w:tcW w:w="2610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Qb3RhdG8gR2Vub21lIFNlcXVlbmNpbmcgQ29uc29ydGl1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</w:fldData>
              </w:fldChar>
            </w:r>
            <w:r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Qb3RhdG8gR2Vub21lIFNlcXVlbmNpbmcgQ29uc29ydGl1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</w:fldData>
              </w:fldChar>
            </w:r>
            <w:r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</w:rPr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  <w:r>
              <w:rPr>
                <w:rFonts w:cstheme="minorHAnsi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noProof/>
                <w:sz w:val="20"/>
                <w:szCs w:val="20"/>
              </w:rPr>
              <w:t>(Potato Genome Sequencing Consortium 2011)</w:t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</w:p>
        </w:tc>
      </w:tr>
      <w:tr w:rsidR="006D1AE2" w:rsidRPr="003B4B25" w:rsidTr="006D1AE2">
        <w:tc>
          <w:tcPr>
            <w:tcW w:w="2118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b/>
                <w:sz w:val="20"/>
                <w:szCs w:val="20"/>
              </w:rPr>
            </w:pPr>
          </w:p>
        </w:tc>
        <w:tc>
          <w:tcPr>
            <w:tcW w:w="2134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28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080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2610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</w:tr>
      <w:tr w:rsidR="006D1AE2" w:rsidRPr="003B4B25" w:rsidTr="006D1AE2">
        <w:tc>
          <w:tcPr>
            <w:tcW w:w="2118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b/>
                <w:sz w:val="20"/>
                <w:szCs w:val="20"/>
              </w:rPr>
            </w:pPr>
            <w:r w:rsidRPr="003B4B25">
              <w:rPr>
                <w:rFonts w:cstheme="minorHAnsi"/>
                <w:b/>
                <w:sz w:val="20"/>
                <w:szCs w:val="20"/>
              </w:rPr>
              <w:t>DRH</w:t>
            </w:r>
          </w:p>
        </w:tc>
        <w:tc>
          <w:tcPr>
            <w:tcW w:w="2134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>F</w:t>
            </w:r>
            <w:r w:rsidRPr="003B4B25">
              <w:rPr>
                <w:rFonts w:cstheme="minorHAnsi"/>
                <w:sz w:val="20"/>
                <w:szCs w:val="20"/>
                <w:vertAlign w:val="subscript"/>
              </w:rPr>
              <w:t>1</w:t>
            </w:r>
            <w:r w:rsidRPr="003B4B25">
              <w:rPr>
                <w:rFonts w:cstheme="minorHAnsi"/>
                <w:sz w:val="20"/>
                <w:szCs w:val="20"/>
              </w:rPr>
              <w:t xml:space="preserve"> hybrid population between DM and RH</w:t>
            </w:r>
          </w:p>
        </w:tc>
        <w:tc>
          <w:tcPr>
            <w:tcW w:w="1328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080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2610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fldChar w:fldCharType="begin"/>
            </w:r>
            <w:r>
              <w:rPr>
                <w:rFonts w:cstheme="minorHAnsi"/>
                <w:sz w:val="20"/>
                <w:szCs w:val="20"/>
              </w:rPr>
              <w:instrText xml:space="preserve"> ADDIN EN.CITE &lt;EndNote&gt;&lt;Cite&gt;&lt;Author&gt;Felcher&lt;/Author&gt;&lt;Year&gt;2012&lt;/Year&gt;&lt;RecNum&gt;2210&lt;/RecNum&gt;&lt;DisplayText&gt;(Felcher&lt;style face="italic"&gt; et al.&lt;/style&gt; 2012)&lt;/DisplayText&gt;&lt;record&gt;&lt;rec-number&gt;2210&lt;/rec-number&gt;&lt;foreign-keys&gt;&lt;key app="EN" db-id="etwssawvb05pvvewewwxs0eo2pas5020xee0" timestamp="1369313419"&gt;2210&lt;/key&gt;&lt;/foreign-keys&gt;&lt;ref-type name="Journal Article"&gt;17&lt;/ref-type&gt;&lt;contributors&gt;&lt;authors&gt;&lt;author&gt;Felcher, K. J.&lt;/author&gt;&lt;author&gt;Coombs, J. J.&lt;/author&gt;&lt;author&gt;Massa, A. N.&lt;/author&gt;&lt;author&gt;Hansey, C. N.&lt;/author&gt;&lt;author&gt;Hamilton, J. P.&lt;/author&gt;&lt;author&gt;Veilleux, R. E.&lt;/author&gt;&lt;author&gt;Buell, C. R.&lt;/author&gt;&lt;author&gt;Douches, D. S.&lt;/author&gt;&lt;/authors&gt;&lt;/contributors&gt;&lt;titles&gt;&lt;title&gt;Integration of two diploid potato linkage maps with the potato genome sequence&lt;/title&gt;&lt;secondary-title&gt;Plos One&lt;/secondary-title&gt;&lt;/titles&gt;&lt;periodical&gt;&lt;full-title&gt;PLoS ONE&lt;/full-title&gt;&lt;/periodical&gt;&lt;volume&gt;7&lt;/volume&gt;&lt;number&gt;4&lt;/number&gt;&lt;dates&gt;&lt;year&gt;2012&lt;/year&gt;&lt;pub-dates&gt;&lt;date&gt;Apr&lt;/date&gt;&lt;/pub-dates&gt;&lt;/dates&gt;&lt;isbn&gt;1932-6203&lt;/isbn&gt;&lt;accession-num&gt;WOS:000305336000193&lt;/accession-num&gt;&lt;urls&gt;&lt;related-urls&gt;&lt;url&gt;&amp;lt;Go to ISI&amp;gt;://WOS:000305336000193&lt;/url&gt;&lt;url&gt;http://www.plosone.org/article/fetchObjectAttachment.action?uri=info%3Adoi%2F10.1371%2Fjournal.pone.0036347&amp;amp;representation=PDF&lt;/url&gt;&lt;/related-urls&gt;&lt;/urls&gt;&lt;custom7&gt;e36347&lt;/custom7&gt;&lt;electronic-resource-num&gt;10.1371/journal.pone.0036347&lt;/electronic-resource-num&gt;&lt;/record&gt;&lt;/Cite&gt;&lt;/EndNote&gt;</w:instrText>
            </w:r>
            <w:r>
              <w:rPr>
                <w:rFonts w:cstheme="minorHAnsi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noProof/>
                <w:sz w:val="20"/>
                <w:szCs w:val="20"/>
              </w:rPr>
              <w:t>(Felcher</w:t>
            </w:r>
            <w:r w:rsidRPr="00FC1433">
              <w:rPr>
                <w:rFonts w:cstheme="minorHAnsi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cstheme="minorHAnsi"/>
                <w:noProof/>
                <w:sz w:val="20"/>
                <w:szCs w:val="20"/>
              </w:rPr>
              <w:t xml:space="preserve"> 2012)</w:t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</w:p>
        </w:tc>
      </w:tr>
      <w:tr w:rsidR="006D1AE2" w:rsidRPr="003B4B25" w:rsidTr="006D1AE2">
        <w:tc>
          <w:tcPr>
            <w:tcW w:w="2118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b/>
                <w:sz w:val="20"/>
                <w:szCs w:val="20"/>
              </w:rPr>
            </w:pPr>
          </w:p>
        </w:tc>
        <w:tc>
          <w:tcPr>
            <w:tcW w:w="2134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28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080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2610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</w:tr>
      <w:tr w:rsidR="006D1AE2" w:rsidRPr="003B4B25" w:rsidTr="006D1AE2">
        <w:tc>
          <w:tcPr>
            <w:tcW w:w="2118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b/>
                <w:sz w:val="20"/>
                <w:szCs w:val="20"/>
              </w:rPr>
            </w:pPr>
            <w:r w:rsidRPr="003B4B25">
              <w:rPr>
                <w:rFonts w:cstheme="minorHAnsi"/>
                <w:b/>
                <w:sz w:val="20"/>
                <w:szCs w:val="20"/>
              </w:rPr>
              <w:t>DRH F</w:t>
            </w:r>
            <w:r w:rsidRPr="003B4B25">
              <w:rPr>
                <w:rFonts w:cstheme="minorHAnsi"/>
                <w:b/>
                <w:sz w:val="20"/>
                <w:szCs w:val="20"/>
                <w:vertAlign w:val="subscript"/>
              </w:rPr>
              <w:t>1</w:t>
            </w:r>
            <w:r w:rsidRPr="003B4B25">
              <w:rPr>
                <w:rFonts w:cstheme="minorHAnsi"/>
                <w:b/>
                <w:sz w:val="20"/>
                <w:szCs w:val="20"/>
              </w:rPr>
              <w:t xml:space="preserve"> 171</w:t>
            </w:r>
          </w:p>
        </w:tc>
        <w:tc>
          <w:tcPr>
            <w:tcW w:w="2134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>Specific F</w:t>
            </w:r>
            <w:r w:rsidRPr="003B4B25">
              <w:rPr>
                <w:rFonts w:cstheme="minorHAnsi"/>
                <w:sz w:val="20"/>
                <w:szCs w:val="20"/>
                <w:vertAlign w:val="subscript"/>
              </w:rPr>
              <w:t>1</w:t>
            </w:r>
            <w:r w:rsidRPr="003B4B25">
              <w:rPr>
                <w:rFonts w:cstheme="minorHAnsi"/>
                <w:sz w:val="20"/>
                <w:szCs w:val="20"/>
              </w:rPr>
              <w:t xml:space="preserve"> hybrid between DM and RH used for transformation</w:t>
            </w:r>
          </w:p>
        </w:tc>
        <w:tc>
          <w:tcPr>
            <w:tcW w:w="1328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>diploid</w:t>
            </w:r>
          </w:p>
        </w:tc>
        <w:tc>
          <w:tcPr>
            <w:tcW w:w="1080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>white</w:t>
            </w:r>
          </w:p>
        </w:tc>
        <w:tc>
          <w:tcPr>
            <w:tcW w:w="2610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fldChar w:fldCharType="begin"/>
            </w:r>
            <w:r>
              <w:rPr>
                <w:rFonts w:cstheme="minorHAnsi"/>
                <w:sz w:val="20"/>
                <w:szCs w:val="20"/>
              </w:rPr>
              <w:instrText xml:space="preserve"> ADDIN EN.CITE &lt;EndNote&gt;&lt;Cite&gt;&lt;Author&gt;Peterson&lt;/Author&gt;&lt;Year&gt;2016&lt;/Year&gt;&lt;RecNum&gt;3525&lt;/RecNum&gt;&lt;DisplayText&gt;(Peterson&lt;style face="italic"&gt; et al.&lt;/style&gt; 2016)&lt;/DisplayText&gt;&lt;record&gt;&lt;rec-number&gt;3525&lt;/rec-number&gt;&lt;foreign-keys&gt;&lt;key app="EN" db-id="etwssawvb05pvvewewwxs0eo2pas5020xee0" timestamp="1527774797"&gt;3525&lt;/key&gt;&lt;/foreign-keys&gt;&lt;ref-type name="Journal Article"&gt;17&lt;/ref-type&gt;&lt;contributors&gt;&lt;authors&gt;&lt;author&gt;Peterson, Brenda A&lt;/author&gt;&lt;author&gt;Holt, Sarah H&lt;/author&gt;&lt;author&gt;Laimbeer, F Parker E&lt;/author&gt;&lt;author&gt;Doulis, Andreas G&lt;/author&gt;&lt;author&gt;Coombs, Joseph&lt;/author&gt;&lt;author&gt;Douches, David S&lt;/author&gt;&lt;author&gt;Hardigan, Michael A&lt;/author&gt;&lt;author&gt;Buell, C Robin&lt;/author&gt;&lt;author&gt;Veilleux, Richard E&lt;/author&gt;&lt;/authors&gt;&lt;/contributors&gt;&lt;titles&gt;&lt;title&gt;Self-fertility in a cultivated diploid potato population examined with the Infinium 8303 potato single-nucleotide polymorphism array&lt;/title&gt;&lt;secondary-title&gt;The Plant Genome&lt;/secondary-title&gt;&lt;/titles&gt;&lt;periodical&gt;&lt;full-title&gt;The plant genome&lt;/full-title&gt;&lt;/periodical&gt;&lt;volume&gt;9&lt;/volume&gt;&lt;number&gt;3&lt;/number&gt;&lt;dates&gt;&lt;year&gt;2016&lt;/year&gt;&lt;/dates&gt;&lt;isbn&gt;1940-3372&lt;/isbn&gt;&lt;urls&gt;&lt;/urls&gt;&lt;electronic-resource-num&gt;doi: 10.3835/plantgenome2016.01.0003. &lt;/electronic-resource-num&gt;&lt;/record&gt;&lt;/Cite&gt;&lt;/EndNote&gt;</w:instrText>
            </w:r>
            <w:r>
              <w:rPr>
                <w:rFonts w:cstheme="minorHAnsi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noProof/>
                <w:sz w:val="20"/>
                <w:szCs w:val="20"/>
              </w:rPr>
              <w:t>(Peterson</w:t>
            </w:r>
            <w:r w:rsidRPr="00FC1433">
              <w:rPr>
                <w:rFonts w:cstheme="minorHAnsi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cstheme="minorHAnsi"/>
                <w:noProof/>
                <w:sz w:val="20"/>
                <w:szCs w:val="20"/>
              </w:rPr>
              <w:t xml:space="preserve"> 2016)</w:t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</w:p>
        </w:tc>
      </w:tr>
      <w:tr w:rsidR="006D1AE2" w:rsidRPr="003B4B25" w:rsidTr="006D1AE2">
        <w:tc>
          <w:tcPr>
            <w:tcW w:w="2118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b/>
                <w:sz w:val="20"/>
                <w:szCs w:val="20"/>
              </w:rPr>
            </w:pPr>
          </w:p>
        </w:tc>
        <w:tc>
          <w:tcPr>
            <w:tcW w:w="2134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28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080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2610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</w:tr>
      <w:tr w:rsidR="006D1AE2" w:rsidRPr="003B4B25" w:rsidTr="006D1AE2">
        <w:tc>
          <w:tcPr>
            <w:tcW w:w="2118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b/>
                <w:sz w:val="20"/>
                <w:szCs w:val="20"/>
              </w:rPr>
            </w:pPr>
            <w:proofErr w:type="spellStart"/>
            <w:r w:rsidRPr="003B4B25">
              <w:rPr>
                <w:rFonts w:cstheme="minorHAnsi"/>
                <w:b/>
                <w:sz w:val="20"/>
                <w:szCs w:val="20"/>
              </w:rPr>
              <w:t>DRH</w:t>
            </w:r>
            <w:r w:rsidRPr="003B4B25">
              <w:rPr>
                <w:rFonts w:cstheme="minorHAnsi"/>
                <w:b/>
                <w:sz w:val="20"/>
                <w:szCs w:val="20"/>
                <w:vertAlign w:val="subscript"/>
              </w:rPr>
              <w:t>p</w:t>
            </w:r>
            <w:proofErr w:type="spellEnd"/>
            <w:r w:rsidRPr="003B4B25">
              <w:rPr>
                <w:rFonts w:cstheme="minorHAnsi"/>
                <w:b/>
                <w:sz w:val="20"/>
                <w:szCs w:val="20"/>
              </w:rPr>
              <w:t xml:space="preserve"> 28-5 (</w:t>
            </w:r>
            <w:proofErr w:type="spellStart"/>
            <w:r w:rsidRPr="003B4B25">
              <w:rPr>
                <w:rFonts w:cstheme="minorHAnsi"/>
                <w:b/>
                <w:sz w:val="20"/>
                <w:szCs w:val="20"/>
              </w:rPr>
              <w:t>DRH</w:t>
            </w:r>
            <w:r w:rsidRPr="003B4B25">
              <w:rPr>
                <w:rFonts w:cstheme="minorHAnsi"/>
                <w:b/>
                <w:sz w:val="20"/>
                <w:szCs w:val="20"/>
                <w:vertAlign w:val="subscript"/>
              </w:rPr>
              <w:t>p</w:t>
            </w:r>
            <w:proofErr w:type="spellEnd"/>
            <w:r w:rsidRPr="003B4B25">
              <w:rPr>
                <w:rFonts w:cstheme="minorHAnsi"/>
                <w:b/>
                <w:sz w:val="20"/>
                <w:szCs w:val="20"/>
              </w:rPr>
              <w:t>)</w:t>
            </w:r>
          </w:p>
        </w:tc>
        <w:tc>
          <w:tcPr>
            <w:tcW w:w="2134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>Advanced inbred line of DRH F</w:t>
            </w:r>
            <w:r w:rsidRPr="003B4B25">
              <w:rPr>
                <w:rFonts w:cstheme="minorHAnsi"/>
                <w:sz w:val="20"/>
                <w:szCs w:val="20"/>
                <w:vertAlign w:val="subscript"/>
              </w:rPr>
              <w:t>1</w:t>
            </w:r>
            <w:r w:rsidRPr="003B4B25">
              <w:rPr>
                <w:rFonts w:cstheme="minorHAnsi"/>
                <w:sz w:val="20"/>
                <w:szCs w:val="20"/>
              </w:rPr>
              <w:t xml:space="preserve"> 28 after self-pollination for 5 generations</w:t>
            </w:r>
          </w:p>
        </w:tc>
        <w:tc>
          <w:tcPr>
            <w:tcW w:w="1328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>diploid</w:t>
            </w:r>
          </w:p>
        </w:tc>
        <w:tc>
          <w:tcPr>
            <w:tcW w:w="1080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>purple</w:t>
            </w:r>
          </w:p>
        </w:tc>
        <w:tc>
          <w:tcPr>
            <w:tcW w:w="2610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OYWRha3VkdXRpPC9BdXRob3I+PFllYXI+MjAxOTwvWWVh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</w:fldData>
              </w:fldChar>
            </w:r>
            <w:r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OYWRha3VkdXRpPC9BdXRob3I+PFllYXI+MjAxOTwvWWVh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</w:fldData>
              </w:fldChar>
            </w:r>
            <w:r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HAnsi"/>
                <w:sz w:val="20"/>
                <w:szCs w:val="20"/>
              </w:rPr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  <w:r>
              <w:rPr>
                <w:rFonts w:cstheme="minorHAnsi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noProof/>
                <w:sz w:val="20"/>
                <w:szCs w:val="20"/>
              </w:rPr>
              <w:t>(Nadakuduti</w:t>
            </w:r>
            <w:r w:rsidRPr="00FC1433">
              <w:rPr>
                <w:rFonts w:cstheme="minorHAnsi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cstheme="minorHAnsi"/>
                <w:noProof/>
                <w:sz w:val="20"/>
                <w:szCs w:val="20"/>
              </w:rPr>
              <w:t xml:space="preserve"> 2019)</w:t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</w:p>
        </w:tc>
      </w:tr>
      <w:tr w:rsidR="006D1AE2" w:rsidRPr="003B4B25" w:rsidTr="006D1AE2">
        <w:tc>
          <w:tcPr>
            <w:tcW w:w="2118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b/>
                <w:sz w:val="20"/>
                <w:szCs w:val="20"/>
              </w:rPr>
            </w:pPr>
          </w:p>
        </w:tc>
        <w:tc>
          <w:tcPr>
            <w:tcW w:w="2134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28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080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2610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</w:tr>
      <w:tr w:rsidR="006D1AE2" w:rsidRPr="003B4B25" w:rsidTr="006D1AE2">
        <w:tc>
          <w:tcPr>
            <w:tcW w:w="2118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b/>
                <w:sz w:val="20"/>
                <w:szCs w:val="20"/>
              </w:rPr>
            </w:pPr>
            <w:r w:rsidRPr="003B4B25">
              <w:rPr>
                <w:rFonts w:cstheme="minorHAnsi"/>
                <w:b/>
                <w:sz w:val="20"/>
                <w:szCs w:val="20"/>
              </w:rPr>
              <w:t>F</w:t>
            </w:r>
            <w:r w:rsidRPr="003B4B25">
              <w:rPr>
                <w:rFonts w:cstheme="minorHAnsi"/>
                <w:b/>
                <w:sz w:val="20"/>
                <w:szCs w:val="20"/>
                <w:vertAlign w:val="subscript"/>
              </w:rPr>
              <w:t>1</w:t>
            </w:r>
            <w:r w:rsidRPr="003B4B25">
              <w:rPr>
                <w:rFonts w:cstheme="minorHAnsi"/>
                <w:b/>
                <w:sz w:val="20"/>
                <w:szCs w:val="20"/>
              </w:rPr>
              <w:t xml:space="preserve"> monoploids (</w:t>
            </w:r>
            <w:proofErr w:type="spellStart"/>
            <w:r w:rsidRPr="003B4B25">
              <w:rPr>
                <w:rFonts w:cstheme="minorHAnsi"/>
                <w:b/>
                <w:sz w:val="20"/>
                <w:szCs w:val="20"/>
              </w:rPr>
              <w:t>DRH</w:t>
            </w:r>
            <w:r w:rsidRPr="003B4B25">
              <w:rPr>
                <w:rFonts w:cstheme="minorHAnsi"/>
                <w:b/>
                <w:sz w:val="20"/>
                <w:szCs w:val="20"/>
                <w:vertAlign w:val="subscript"/>
              </w:rPr>
              <w:t>w</w:t>
            </w:r>
            <w:proofErr w:type="spellEnd"/>
            <w:r w:rsidRPr="003B4B25">
              <w:rPr>
                <w:rFonts w:cstheme="minorHAnsi"/>
                <w:b/>
                <w:sz w:val="20"/>
                <w:szCs w:val="20"/>
              </w:rPr>
              <w:t>)</w:t>
            </w:r>
          </w:p>
        </w:tc>
        <w:tc>
          <w:tcPr>
            <w:tcW w:w="2134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 xml:space="preserve">Monoploids derived by </w:t>
            </w:r>
            <w:proofErr w:type="spellStart"/>
            <w:r w:rsidRPr="003B4B25">
              <w:rPr>
                <w:rFonts w:cstheme="minorHAnsi"/>
                <w:sz w:val="20"/>
                <w:szCs w:val="20"/>
              </w:rPr>
              <w:t>anther</w:t>
            </w:r>
            <w:proofErr w:type="spellEnd"/>
            <w:r w:rsidRPr="003B4B25">
              <w:rPr>
                <w:rFonts w:cstheme="minorHAnsi"/>
                <w:sz w:val="20"/>
                <w:szCs w:val="20"/>
              </w:rPr>
              <w:t xml:space="preserve"> culture of randomly selected DRH F</w:t>
            </w:r>
            <w:r w:rsidRPr="003B4B25">
              <w:rPr>
                <w:rFonts w:cstheme="minorHAnsi"/>
                <w:sz w:val="20"/>
                <w:szCs w:val="20"/>
                <w:vertAlign w:val="subscript"/>
              </w:rPr>
              <w:t>1</w:t>
            </w:r>
            <w:r w:rsidRPr="003B4B25">
              <w:rPr>
                <w:rFonts w:cstheme="minorHAnsi"/>
                <w:sz w:val="20"/>
                <w:szCs w:val="20"/>
              </w:rPr>
              <w:t xml:space="preserve"> plants; only one monoploid was selected from any given F</w:t>
            </w:r>
            <w:r w:rsidRPr="003B4B25">
              <w:rPr>
                <w:rFonts w:cstheme="minorHAnsi"/>
                <w:sz w:val="20"/>
                <w:szCs w:val="20"/>
                <w:vertAlign w:val="subscript"/>
              </w:rPr>
              <w:t>1</w:t>
            </w:r>
          </w:p>
        </w:tc>
        <w:tc>
          <w:tcPr>
            <w:tcW w:w="1328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>monoploid</w:t>
            </w:r>
          </w:p>
        </w:tc>
        <w:tc>
          <w:tcPr>
            <w:tcW w:w="1080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proofErr w:type="spellStart"/>
            <w:r w:rsidRPr="003B4B25">
              <w:rPr>
                <w:rFonts w:cstheme="minorHAnsi"/>
                <w:sz w:val="20"/>
                <w:szCs w:val="20"/>
              </w:rPr>
              <w:t>white</w:t>
            </w:r>
            <w:r w:rsidRPr="003B4B25">
              <w:rPr>
                <w:rFonts w:cstheme="minorHAnsi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2610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>First described in this paper</w:t>
            </w:r>
          </w:p>
        </w:tc>
      </w:tr>
      <w:tr w:rsidR="006D1AE2" w:rsidRPr="003B4B25" w:rsidTr="006D1AE2">
        <w:tc>
          <w:tcPr>
            <w:tcW w:w="2118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b/>
                <w:sz w:val="20"/>
                <w:szCs w:val="20"/>
              </w:rPr>
            </w:pPr>
          </w:p>
        </w:tc>
        <w:tc>
          <w:tcPr>
            <w:tcW w:w="2134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28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080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2610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</w:tr>
      <w:tr w:rsidR="006D1AE2" w:rsidRPr="003B4B25" w:rsidTr="006D1AE2">
        <w:tc>
          <w:tcPr>
            <w:tcW w:w="2118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b/>
                <w:sz w:val="20"/>
                <w:szCs w:val="20"/>
              </w:rPr>
            </w:pPr>
            <w:r w:rsidRPr="003B4B25">
              <w:rPr>
                <w:rFonts w:cstheme="minorHAnsi"/>
                <w:b/>
                <w:sz w:val="20"/>
                <w:szCs w:val="20"/>
              </w:rPr>
              <w:t>M1, M8, M9, M10, M11</w:t>
            </w:r>
            <w:r w:rsidRPr="003B4B25">
              <w:rPr>
                <w:rFonts w:cstheme="minorHAnsi"/>
                <w:b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2134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 xml:space="preserve">Monoploids derived by </w:t>
            </w:r>
            <w:proofErr w:type="spellStart"/>
            <w:r w:rsidRPr="003B4B25">
              <w:rPr>
                <w:rFonts w:cstheme="minorHAnsi"/>
                <w:sz w:val="20"/>
                <w:szCs w:val="20"/>
              </w:rPr>
              <w:t>anther</w:t>
            </w:r>
            <w:proofErr w:type="spellEnd"/>
            <w:r w:rsidRPr="003B4B25">
              <w:rPr>
                <w:rFonts w:cstheme="minorHAnsi"/>
                <w:sz w:val="20"/>
                <w:szCs w:val="20"/>
              </w:rPr>
              <w:t xml:space="preserve"> culture of Adapted </w:t>
            </w:r>
            <w:proofErr w:type="spellStart"/>
            <w:r w:rsidRPr="003B4B25">
              <w:rPr>
                <w:rFonts w:cstheme="minorHAnsi"/>
                <w:sz w:val="20"/>
                <w:szCs w:val="20"/>
              </w:rPr>
              <w:t>Phureja</w:t>
            </w:r>
            <w:proofErr w:type="spellEnd"/>
            <w:r w:rsidRPr="003B4B25">
              <w:rPr>
                <w:rFonts w:cstheme="minorHAnsi"/>
                <w:sz w:val="20"/>
                <w:szCs w:val="20"/>
              </w:rPr>
              <w:t xml:space="preserve"> PIs 225669, 243461 and 225709</w:t>
            </w:r>
          </w:p>
        </w:tc>
        <w:tc>
          <w:tcPr>
            <w:tcW w:w="1328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>monoploid</w:t>
            </w:r>
          </w:p>
        </w:tc>
        <w:tc>
          <w:tcPr>
            <w:tcW w:w="1080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>purple</w:t>
            </w:r>
          </w:p>
        </w:tc>
        <w:tc>
          <w:tcPr>
            <w:tcW w:w="2610" w:type="dxa"/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fldChar w:fldCharType="begin"/>
            </w:r>
            <w:r>
              <w:rPr>
                <w:rFonts w:cstheme="minorHAnsi"/>
                <w:sz w:val="20"/>
                <w:szCs w:val="20"/>
              </w:rPr>
              <w:instrText xml:space="preserve"> ADDIN EN.CITE &lt;EndNote&gt;&lt;Cite&gt;&lt;Author&gt;Hardigan&lt;/Author&gt;&lt;Year&gt;2016&lt;/Year&gt;&lt;RecNum&gt;3711&lt;/RecNum&gt;&lt;DisplayText&gt;(Hardigan&lt;style face="italic"&gt; et al.&lt;/style&gt; 2016)&lt;/DisplayText&gt;&lt;record&gt;&lt;rec-number&gt;3711&lt;/rec-number&gt;&lt;foreign-keys&gt;&lt;key app="EN" db-id="etwssawvb05pvvewewwxs0eo2pas5020xee0" timestamp="1590412846"&gt;3711&lt;/key&gt;&lt;/foreign-keys&gt;&lt;ref-type name="Journal Article"&gt;17&lt;/ref-type&gt;&lt;contributors&gt;&lt;authors&gt;&lt;author&gt;Hardigan, Michael Alan&lt;/author&gt;&lt;author&gt;Crisovan, Emily&lt;/author&gt;&lt;author&gt;Hamiltion, John P&lt;/author&gt;&lt;author&gt;Kim, Jeongwoon&lt;/author&gt;&lt;author&gt;Laimbeer, Parker&lt;/author&gt;&lt;author&gt;Leisner, Courtney P&lt;/author&gt;&lt;author&gt;Manrique-Carpintero, Norma C&lt;/author&gt;&lt;author&gt;Newton, Linsey&lt;/author&gt;&lt;author&gt;Pham, Gina M&lt;/author&gt;&lt;author&gt;Vaillancourt, Brieanne&lt;/author&gt;&lt;author&gt;Yang, Xueming&lt;/author&gt;&lt;author&gt;Zeng, Zixian&lt;/author&gt;&lt;author&gt;Douches, David&lt;/author&gt;&lt;author&gt;Jiang, Jiming&lt;/author&gt;&lt;author&gt;Veilleux, Richard E&lt;/author&gt;&lt;author&gt;Buell, C. Robin&lt;/author&gt;&lt;/authors&gt;&lt;/contributors&gt;&lt;titles&gt;&lt;title&gt;&lt;style face="normal" font="default" size="100%"&gt;Genome reduction uncovers a large dispensable genome and adaptive role for copy number variation in asexually propagated &lt;/style&gt;&lt;style face="italic" font="default" size="100%"&gt;Solanum tuberosum&lt;/style&gt;&lt;/title&gt;&lt;secondary-title&gt;The Plant Cell&lt;/secondary-title&gt;&lt;/titles&gt;&lt;periodical&gt;&lt;full-title&gt;The Plant Cell&lt;/full-title&gt;&lt;abbr-1&gt;Plant Cell&lt;/abbr-1&gt;&lt;/periodical&gt;&lt;pages&gt;388-405&lt;/pages&gt;&lt;volume&gt;28&lt;/volume&gt;&lt;dates&gt;&lt;year&gt;2016&lt;/year&gt;&lt;/dates&gt;&lt;urls&gt;&lt;related-urls&gt;&lt;url&gt;http://www.plantcell.org/content/plantcell/early/2016/01/14/tpc.15.00538.full.pdf&lt;/url&gt;&lt;url&gt;http://www.plantcell.org/content/plantcell/28/2/388.full.pdf&lt;/url&gt;&lt;/related-urls&gt;&lt;/urls&gt;&lt;electronic-resource-num&gt;10.1105/tpc.15.00538&lt;/electronic-resource-num&gt;&lt;/record&gt;&lt;/Cite&gt;&lt;/EndNote&gt;</w:instrText>
            </w:r>
            <w:r>
              <w:rPr>
                <w:rFonts w:cstheme="minorHAnsi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noProof/>
                <w:sz w:val="20"/>
                <w:szCs w:val="20"/>
              </w:rPr>
              <w:t>(Hardigan</w:t>
            </w:r>
            <w:r w:rsidRPr="00FC1433">
              <w:rPr>
                <w:rFonts w:cstheme="minorHAnsi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cstheme="minorHAnsi"/>
                <w:noProof/>
                <w:sz w:val="20"/>
                <w:szCs w:val="20"/>
              </w:rPr>
              <w:t xml:space="preserve"> 2016)</w:t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</w:p>
        </w:tc>
      </w:tr>
      <w:tr w:rsidR="006D1AE2" w:rsidRPr="003B4B25" w:rsidTr="006D1AE2">
        <w:tc>
          <w:tcPr>
            <w:tcW w:w="2118" w:type="dxa"/>
            <w:tcBorders>
              <w:bottom w:val="single" w:sz="4" w:space="0" w:color="auto"/>
            </w:tcBorders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b/>
                <w:sz w:val="20"/>
                <w:szCs w:val="20"/>
              </w:rPr>
            </w:pPr>
          </w:p>
        </w:tc>
        <w:tc>
          <w:tcPr>
            <w:tcW w:w="2134" w:type="dxa"/>
            <w:tcBorders>
              <w:bottom w:val="single" w:sz="4" w:space="0" w:color="auto"/>
            </w:tcBorders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28" w:type="dxa"/>
            <w:tcBorders>
              <w:bottom w:val="single" w:sz="4" w:space="0" w:color="auto"/>
            </w:tcBorders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080" w:type="dxa"/>
            <w:tcBorders>
              <w:bottom w:val="single" w:sz="4" w:space="0" w:color="auto"/>
            </w:tcBorders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</w:tr>
      <w:tr w:rsidR="006D1AE2" w:rsidRPr="003B4B25" w:rsidTr="006D1AE2">
        <w:tc>
          <w:tcPr>
            <w:tcW w:w="2118" w:type="dxa"/>
            <w:tcBorders>
              <w:bottom w:val="single" w:sz="4" w:space="0" w:color="auto"/>
            </w:tcBorders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b/>
                <w:sz w:val="20"/>
                <w:szCs w:val="20"/>
              </w:rPr>
            </w:pPr>
            <w:r w:rsidRPr="003B4B25">
              <w:rPr>
                <w:rFonts w:cstheme="minorHAnsi"/>
                <w:b/>
                <w:sz w:val="20"/>
                <w:szCs w:val="20"/>
              </w:rPr>
              <w:t>M2, M3, M5, M7</w:t>
            </w:r>
            <w:r w:rsidRPr="003B4B25">
              <w:rPr>
                <w:rFonts w:cstheme="minorHAnsi"/>
                <w:b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2134" w:type="dxa"/>
            <w:tcBorders>
              <w:bottom w:val="single" w:sz="4" w:space="0" w:color="auto"/>
            </w:tcBorders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 xml:space="preserve">Monoploids derived by </w:t>
            </w:r>
            <w:proofErr w:type="spellStart"/>
            <w:r w:rsidRPr="003B4B25">
              <w:rPr>
                <w:rFonts w:cstheme="minorHAnsi"/>
                <w:sz w:val="20"/>
                <w:szCs w:val="20"/>
              </w:rPr>
              <w:t>anther</w:t>
            </w:r>
            <w:proofErr w:type="spellEnd"/>
            <w:r w:rsidRPr="003B4B25">
              <w:rPr>
                <w:rFonts w:cstheme="minorHAnsi"/>
                <w:sz w:val="20"/>
                <w:szCs w:val="20"/>
              </w:rPr>
              <w:t xml:space="preserve"> culture of Adapted </w:t>
            </w:r>
            <w:proofErr w:type="spellStart"/>
            <w:r w:rsidRPr="003B4B25">
              <w:rPr>
                <w:rFonts w:cstheme="minorHAnsi"/>
                <w:sz w:val="20"/>
                <w:szCs w:val="20"/>
              </w:rPr>
              <w:t>Phureja</w:t>
            </w:r>
            <w:proofErr w:type="spellEnd"/>
            <w:r w:rsidRPr="003B4B25">
              <w:rPr>
                <w:rFonts w:cstheme="minorHAnsi"/>
                <w:sz w:val="20"/>
                <w:szCs w:val="20"/>
              </w:rPr>
              <w:t xml:space="preserve"> PIs 225669 and 225709</w:t>
            </w:r>
          </w:p>
        </w:tc>
        <w:tc>
          <w:tcPr>
            <w:tcW w:w="1328" w:type="dxa"/>
            <w:tcBorders>
              <w:bottom w:val="single" w:sz="4" w:space="0" w:color="auto"/>
            </w:tcBorders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>monoploid</w:t>
            </w:r>
          </w:p>
        </w:tc>
        <w:tc>
          <w:tcPr>
            <w:tcW w:w="1080" w:type="dxa"/>
            <w:tcBorders>
              <w:bottom w:val="single" w:sz="4" w:space="0" w:color="auto"/>
            </w:tcBorders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 w:rsidRPr="003B4B25">
              <w:rPr>
                <w:rFonts w:cstheme="minorHAnsi"/>
                <w:sz w:val="20"/>
                <w:szCs w:val="20"/>
              </w:rPr>
              <w:t>white</w:t>
            </w: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:rsidR="006D1AE2" w:rsidRPr="003B4B25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fldChar w:fldCharType="begin"/>
            </w:r>
            <w:r>
              <w:rPr>
                <w:rFonts w:cstheme="minorHAnsi"/>
                <w:sz w:val="20"/>
                <w:szCs w:val="20"/>
              </w:rPr>
              <w:instrText xml:space="preserve"> ADDIN EN.CITE &lt;EndNote&gt;&lt;Cite&gt;&lt;Author&gt;Hardigan&lt;/Author&gt;&lt;Year&gt;2016&lt;/Year&gt;&lt;RecNum&gt;3711&lt;/RecNum&gt;&lt;DisplayText&gt;(Hardigan&lt;style face="italic"&gt; et al.&lt;/style&gt; 2016)&lt;/DisplayText&gt;&lt;record&gt;&lt;rec-number&gt;3711&lt;/rec-number&gt;&lt;foreign-keys&gt;&lt;key app="EN" db-id="etwssawvb05pvvewewwxs0eo2pas5020xee0" timestamp="1590412846"&gt;3711&lt;/key&gt;&lt;/foreign-keys&gt;&lt;ref-type name="Journal Article"&gt;17&lt;/ref-type&gt;&lt;contributors&gt;&lt;authors&gt;&lt;author&gt;Hardigan, Michael Alan&lt;/author&gt;&lt;author&gt;Crisovan, Emily&lt;/author&gt;&lt;author&gt;Hamiltion, John P&lt;/author&gt;&lt;author&gt;Kim, Jeongwoon&lt;/author&gt;&lt;author&gt;Laimbeer, Parker&lt;/author&gt;&lt;author&gt;Leisner, Courtney P&lt;/author&gt;&lt;author&gt;Manrique-Carpintero, Norma C&lt;/author&gt;&lt;author&gt;Newton, Linsey&lt;/author&gt;&lt;author&gt;Pham, Gina M&lt;/author&gt;&lt;author&gt;Vaillancourt, Brieanne&lt;/author&gt;&lt;author&gt;Yang, Xueming&lt;/author&gt;&lt;author&gt;Zeng, Zixian&lt;/author&gt;&lt;author&gt;Douches, David&lt;/author&gt;&lt;author&gt;Jiang, Jiming&lt;/author&gt;&lt;author&gt;Veilleux, Richard E&lt;/author&gt;&lt;author&gt;Buell, C. Robin&lt;/author&gt;&lt;/authors&gt;&lt;/contributors&gt;&lt;titles&gt;&lt;title&gt;&lt;style face="normal" font="default" size="100%"&gt;Genome reduction uncovers a large dispensable genome and adaptive role for copy number variation in asexually propagated &lt;/style&gt;&lt;style face="italic" font="default" size="100%"&gt;Solanum tuberosum&lt;/style&gt;&lt;/title&gt;&lt;secondary-title&gt;The Plant Cell&lt;/secondary-title&gt;&lt;/titles&gt;&lt;periodical&gt;&lt;full-title&gt;The Plant Cell&lt;/full-title&gt;&lt;abbr-1&gt;Plant Cell&lt;/abbr-1&gt;&lt;/periodical&gt;&lt;pages&gt;388-405&lt;/pages&gt;&lt;volume&gt;28&lt;/volume&gt;&lt;dates&gt;&lt;year&gt;2016&lt;/year&gt;&lt;/dates&gt;&lt;urls&gt;&lt;related-urls&gt;&lt;url&gt;http://www.plantcell.org/content/plantcell/early/2016/01/14/tpc.15.00538.full.pdf&lt;/url&gt;&lt;url&gt;http://www.plantcell.org/content/plantcell/28/2/388.full.pdf&lt;/url&gt;&lt;/related-urls&gt;&lt;/urls&gt;&lt;electronic-resource-num&gt;10.1105/tpc.15.00538&lt;/electronic-resource-num&gt;&lt;/record&gt;&lt;/Cite&gt;&lt;/EndNote&gt;</w:instrText>
            </w:r>
            <w:r>
              <w:rPr>
                <w:rFonts w:cstheme="minorHAnsi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noProof/>
                <w:sz w:val="20"/>
                <w:szCs w:val="20"/>
              </w:rPr>
              <w:t>(Hardigan</w:t>
            </w:r>
            <w:r w:rsidRPr="00FC1433">
              <w:rPr>
                <w:rFonts w:cstheme="minorHAnsi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cstheme="minorHAnsi"/>
                <w:noProof/>
                <w:sz w:val="20"/>
                <w:szCs w:val="20"/>
              </w:rPr>
              <w:t xml:space="preserve"> 2016)</w:t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</w:p>
        </w:tc>
      </w:tr>
    </w:tbl>
    <w:p w:rsidR="006D1AE2" w:rsidRPr="003B4B25" w:rsidRDefault="006D1AE2" w:rsidP="006D1AE2">
      <w:pPr>
        <w:spacing w:after="0" w:line="240" w:lineRule="auto"/>
        <w:rPr>
          <w:rFonts w:cstheme="minorHAnsi"/>
          <w:sz w:val="20"/>
          <w:szCs w:val="20"/>
        </w:rPr>
      </w:pPr>
      <w:proofErr w:type="spellStart"/>
      <w:r w:rsidRPr="003B4B25">
        <w:rPr>
          <w:rFonts w:cstheme="minorHAnsi"/>
          <w:sz w:val="20"/>
          <w:szCs w:val="20"/>
          <w:vertAlign w:val="superscript"/>
        </w:rPr>
        <w:t>a</w:t>
      </w:r>
      <w:r w:rsidRPr="003B4B25">
        <w:rPr>
          <w:rFonts w:cstheme="minorHAnsi"/>
          <w:sz w:val="20"/>
          <w:szCs w:val="20"/>
        </w:rPr>
        <w:t>We</w:t>
      </w:r>
      <w:proofErr w:type="spellEnd"/>
      <w:r w:rsidRPr="003B4B25">
        <w:rPr>
          <w:rFonts w:cstheme="minorHAnsi"/>
          <w:sz w:val="20"/>
          <w:szCs w:val="20"/>
        </w:rPr>
        <w:t xml:space="preserve"> would have expected both white and purple flowered monoploids as the F</w:t>
      </w:r>
      <w:r w:rsidRPr="003B4B25">
        <w:rPr>
          <w:rFonts w:cstheme="minorHAnsi"/>
          <w:sz w:val="20"/>
          <w:szCs w:val="20"/>
          <w:vertAlign w:val="subscript"/>
        </w:rPr>
        <w:t xml:space="preserve">1 </w:t>
      </w:r>
      <w:r w:rsidRPr="003B4B25">
        <w:rPr>
          <w:rFonts w:cstheme="minorHAnsi"/>
          <w:sz w:val="20"/>
          <w:szCs w:val="20"/>
        </w:rPr>
        <w:t xml:space="preserve">plants segregated for flower color; however, only white-flowered monoploids were recovered among 13 regenerated plants; </w:t>
      </w:r>
      <w:proofErr w:type="spellStart"/>
      <w:r w:rsidRPr="003B4B25">
        <w:rPr>
          <w:rFonts w:cstheme="minorHAnsi"/>
          <w:sz w:val="20"/>
          <w:szCs w:val="20"/>
          <w:vertAlign w:val="superscript"/>
        </w:rPr>
        <w:t>b</w:t>
      </w:r>
      <w:r w:rsidRPr="003B4B25">
        <w:rPr>
          <w:rFonts w:cstheme="minorHAnsi"/>
          <w:sz w:val="20"/>
          <w:szCs w:val="20"/>
        </w:rPr>
        <w:t>For</w:t>
      </w:r>
      <w:proofErr w:type="spellEnd"/>
      <w:r w:rsidRPr="003B4B25">
        <w:rPr>
          <w:rFonts w:cstheme="minorHAnsi"/>
          <w:sz w:val="20"/>
          <w:szCs w:val="20"/>
        </w:rPr>
        <w:t xml:space="preserve"> full description of the pedigree of these monoploids, see Supplementary Figure 1 in </w:t>
      </w:r>
      <w:proofErr w:type="spellStart"/>
      <w:r w:rsidRPr="003B4B25">
        <w:rPr>
          <w:rFonts w:cstheme="minorHAnsi"/>
          <w:sz w:val="20"/>
          <w:szCs w:val="20"/>
        </w:rPr>
        <w:t>Hardigan</w:t>
      </w:r>
      <w:proofErr w:type="spellEnd"/>
      <w:r w:rsidRPr="003B4B25">
        <w:rPr>
          <w:rFonts w:cstheme="minorHAnsi"/>
          <w:sz w:val="20"/>
          <w:szCs w:val="20"/>
        </w:rPr>
        <w:t xml:space="preserve"> et al. </w:t>
      </w:r>
      <w:r>
        <w:rPr>
          <w:rFonts w:cstheme="minorHAnsi"/>
          <w:sz w:val="20"/>
          <w:szCs w:val="20"/>
        </w:rPr>
        <w:fldChar w:fldCharType="begin"/>
      </w:r>
      <w:r>
        <w:rPr>
          <w:rFonts w:cstheme="minorHAnsi"/>
          <w:sz w:val="20"/>
          <w:szCs w:val="20"/>
        </w:rPr>
        <w:instrText xml:space="preserve"> ADDIN EN.CITE &lt;EndNote&gt;&lt;Cite ExcludeAuth="1"&gt;&lt;Author&gt;Hardigan&lt;/Author&gt;&lt;Year&gt;2016&lt;/Year&gt;&lt;RecNum&gt;3711&lt;/RecNum&gt;&lt;DisplayText&gt;(2016)&lt;/DisplayText&gt;&lt;record&gt;&lt;rec-number&gt;3711&lt;/rec-number&gt;&lt;foreign-keys&gt;&lt;key app="EN" db-id="etwssawvb05pvvewewwxs0eo2pas5020xee0" timestamp="1590412846"&gt;3711&lt;/key&gt;&lt;/foreign-keys&gt;&lt;ref-type name="Journal Article"&gt;17&lt;/ref-type&gt;&lt;contributors&gt;&lt;authors&gt;&lt;author&gt;Hardigan, Michael Alan&lt;/author&gt;&lt;author&gt;Crisovan, Emily&lt;/author&gt;&lt;author&gt;Hamiltion, John P&lt;/author&gt;&lt;author&gt;Kim, Jeongwoon&lt;/author&gt;&lt;author&gt;Laimbeer, Parker&lt;/author&gt;&lt;author&gt;Leisner, Courtney P&lt;/author&gt;&lt;author&gt;Manrique-Carpintero, Norma C&lt;/author&gt;&lt;author&gt;Newton, Linsey&lt;/author&gt;&lt;author&gt;Pham, Gina M&lt;/author&gt;&lt;author&gt;Vaillancourt, Brieanne&lt;/author&gt;&lt;author&gt;Yang, Xueming&lt;/author&gt;&lt;author&gt;Zeng, Zixian&lt;/author&gt;&lt;author&gt;Douches, David&lt;/author&gt;&lt;author&gt;Jiang, Jiming&lt;/author&gt;&lt;author&gt;Veilleux, Richard E&lt;/author&gt;&lt;author&gt;Buell, C. Robin&lt;/author&gt;&lt;/authors&gt;&lt;/contributors&gt;&lt;titles&gt;&lt;title&gt;&lt;style face="normal" font="default" size="100%"&gt;Genome reduction uncovers a large dispensable genome and adaptive role for copy number variation in asexually propagated &lt;/style&gt;&lt;style face="italic" font="default" size="100%"&gt;Solanum tuberosum&lt;/style&gt;&lt;/title&gt;&lt;secondary-title&gt;The Plant Cell&lt;/secondary-title&gt;&lt;/titles&gt;&lt;periodical&gt;&lt;full-title&gt;The Plant Cell&lt;/full-title&gt;&lt;abbr-1&gt;Plant Cell&lt;/abbr-1&gt;&lt;/periodical&gt;&lt;pages&gt;388-405&lt;/pages&gt;&lt;volume&gt;28&lt;/volume&gt;&lt;dates&gt;&lt;year&gt;2016&lt;/year&gt;&lt;/dates&gt;&lt;urls&gt;&lt;related-urls&gt;&lt;url&gt;http://www.plantcell.org/content/plantcell/early/2016/01/14/tpc.15.00538.full.pdf&lt;/url&gt;&lt;url&gt;http://www.plantcell.org/content/plantcell/28/2/388.full.pdf&lt;/url&gt;&lt;/related-urls&gt;&lt;/urls&gt;&lt;electronic-resource-num&gt;10.1105/tpc.15.00538&lt;/electronic-resource-num&gt;&lt;/record&gt;&lt;/Cite&gt;&lt;/EndNote&gt;</w:instrText>
      </w:r>
      <w:r>
        <w:rPr>
          <w:rFonts w:cstheme="minorHAnsi"/>
          <w:sz w:val="20"/>
          <w:szCs w:val="20"/>
        </w:rPr>
        <w:fldChar w:fldCharType="separate"/>
      </w:r>
      <w:r>
        <w:rPr>
          <w:rFonts w:cstheme="minorHAnsi"/>
          <w:noProof/>
          <w:sz w:val="20"/>
          <w:szCs w:val="20"/>
        </w:rPr>
        <w:t>(2016)</w:t>
      </w:r>
      <w:r>
        <w:rPr>
          <w:rFonts w:cstheme="minorHAnsi"/>
          <w:sz w:val="20"/>
          <w:szCs w:val="20"/>
        </w:rPr>
        <w:fldChar w:fldCharType="end"/>
      </w:r>
    </w:p>
    <w:p w:rsidR="006D1AE2" w:rsidRDefault="006D1AE2" w:rsidP="006D1AE2">
      <w:pPr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br w:type="page"/>
      </w:r>
    </w:p>
    <w:p w:rsidR="006D1AE2" w:rsidRDefault="006D1AE2" w:rsidP="006D1AE2">
      <w:pPr>
        <w:spacing w:after="0" w:line="240" w:lineRule="auto"/>
        <w:rPr>
          <w:rFonts w:cstheme="minorHAnsi"/>
          <w:sz w:val="20"/>
          <w:szCs w:val="20"/>
        </w:rPr>
        <w:sectPr w:rsidR="006D1AE2" w:rsidSect="003B4B25">
          <w:headerReference w:type="default" r:id="rId4"/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6D1AE2" w:rsidRPr="00FE4271" w:rsidRDefault="006D1AE2" w:rsidP="006D1AE2">
      <w:pPr>
        <w:pStyle w:val="Caption"/>
        <w:rPr>
          <w:rFonts w:cstheme="minorHAnsi"/>
          <w:color w:val="000000" w:themeColor="text1"/>
          <w:sz w:val="20"/>
          <w:szCs w:val="20"/>
        </w:rPr>
      </w:pPr>
      <w:r w:rsidRPr="00FE4271">
        <w:rPr>
          <w:rFonts w:cstheme="minorHAnsi"/>
          <w:color w:val="000000" w:themeColor="text1"/>
          <w:sz w:val="20"/>
          <w:szCs w:val="20"/>
        </w:rPr>
        <w:lastRenderedPageBreak/>
        <w:t xml:space="preserve">Supplementary Table 2: </w:t>
      </w:r>
      <w:r w:rsidRPr="00FE4271">
        <w:rPr>
          <w:rFonts w:cstheme="minorHAnsi"/>
          <w:b w:val="0"/>
          <w:color w:val="000000" w:themeColor="text1"/>
          <w:sz w:val="20"/>
          <w:szCs w:val="20"/>
        </w:rPr>
        <w:t xml:space="preserve">Differentially expressed genes identified in the bulked </w:t>
      </w:r>
      <w:proofErr w:type="spellStart"/>
      <w:r w:rsidRPr="00FE4271">
        <w:rPr>
          <w:rFonts w:cstheme="minorHAnsi"/>
          <w:b w:val="0"/>
          <w:color w:val="000000" w:themeColor="text1"/>
          <w:sz w:val="20"/>
          <w:szCs w:val="20"/>
        </w:rPr>
        <w:t>segregant</w:t>
      </w:r>
      <w:proofErr w:type="spellEnd"/>
      <w:r w:rsidRPr="00FE4271">
        <w:rPr>
          <w:rFonts w:cstheme="minorHAnsi"/>
          <w:b w:val="0"/>
          <w:color w:val="000000" w:themeColor="text1"/>
          <w:sz w:val="20"/>
          <w:szCs w:val="20"/>
        </w:rPr>
        <w:t xml:space="preserve"> analysis. The gene annotation, location, and PGSC_ID are listed; as are each FDR corrected p-value and fold change, where a positive fold change indicated upregulation in the purple bulks. Genes relevant to the flavonoid biosynthetic pathway are </w:t>
      </w:r>
      <w:r w:rsidR="00BE6950">
        <w:rPr>
          <w:rFonts w:cstheme="minorHAnsi"/>
          <w:b w:val="0"/>
          <w:color w:val="000000" w:themeColor="text1"/>
          <w:sz w:val="20"/>
          <w:szCs w:val="20"/>
        </w:rPr>
        <w:t>shaded</w:t>
      </w:r>
      <w:bookmarkStart w:id="0" w:name="_GoBack"/>
      <w:bookmarkEnd w:id="0"/>
      <w:r w:rsidRPr="00FE4271">
        <w:rPr>
          <w:rFonts w:cstheme="minorHAnsi"/>
          <w:b w:val="0"/>
          <w:color w:val="000000" w:themeColor="text1"/>
          <w:sz w:val="20"/>
          <w:szCs w:val="20"/>
        </w:rPr>
        <w:t>.</w:t>
      </w:r>
    </w:p>
    <w:p w:rsidR="006D1AE2" w:rsidRPr="00FE4271" w:rsidRDefault="006D1AE2" w:rsidP="006D1AE2">
      <w:pPr>
        <w:pStyle w:val="Caption"/>
        <w:keepNext/>
        <w:rPr>
          <w:rFonts w:cstheme="minorHAnsi"/>
          <w:sz w:val="20"/>
          <w:szCs w:val="20"/>
        </w:rPr>
      </w:pPr>
    </w:p>
    <w:tbl>
      <w:tblPr>
        <w:tblW w:w="13503" w:type="dxa"/>
        <w:tblInd w:w="-10" w:type="dxa"/>
        <w:tblLook w:val="04A0" w:firstRow="1" w:lastRow="0" w:firstColumn="1" w:lastColumn="0" w:noHBand="0" w:noVBand="1"/>
      </w:tblPr>
      <w:tblGrid>
        <w:gridCol w:w="4050"/>
        <w:gridCol w:w="993"/>
        <w:gridCol w:w="1180"/>
        <w:gridCol w:w="797"/>
        <w:gridCol w:w="1245"/>
        <w:gridCol w:w="1170"/>
        <w:gridCol w:w="1080"/>
        <w:gridCol w:w="996"/>
        <w:gridCol w:w="996"/>
        <w:gridCol w:w="996"/>
      </w:tblGrid>
      <w:tr w:rsidR="006D1AE2" w:rsidRPr="00FE4271" w:rsidTr="00F1466A">
        <w:trPr>
          <w:trHeight w:val="288"/>
        </w:trPr>
        <w:tc>
          <w:tcPr>
            <w:tcW w:w="4050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Annotation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Fold Change</w:t>
            </w:r>
          </w:p>
        </w:tc>
        <w:tc>
          <w:tcPr>
            <w:tcW w:w="11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FDR p-value</w:t>
            </w:r>
          </w:p>
        </w:tc>
        <w:tc>
          <w:tcPr>
            <w:tcW w:w="797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FE4271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Chr</w:t>
            </w:r>
            <w:proofErr w:type="spellEnd"/>
          </w:p>
        </w:tc>
        <w:tc>
          <w:tcPr>
            <w:tcW w:w="1245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FE4271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Chr</w:t>
            </w:r>
            <w:proofErr w:type="spellEnd"/>
            <w:r w:rsidRPr="00FE4271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 xml:space="preserve"> region start</w:t>
            </w:r>
          </w:p>
        </w:tc>
        <w:tc>
          <w:tcPr>
            <w:tcW w:w="117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FE4271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Chr</w:t>
            </w:r>
            <w:proofErr w:type="spellEnd"/>
            <w:r w:rsidRPr="00FE4271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 xml:space="preserve"> region end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RPKM white 1</w:t>
            </w:r>
          </w:p>
        </w:tc>
        <w:tc>
          <w:tcPr>
            <w:tcW w:w="99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RPKM white 2</w:t>
            </w:r>
          </w:p>
        </w:tc>
        <w:tc>
          <w:tcPr>
            <w:tcW w:w="99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RPKM purple 1</w:t>
            </w:r>
          </w:p>
        </w:tc>
        <w:tc>
          <w:tcPr>
            <w:tcW w:w="996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RPKM purple 2</w:t>
            </w:r>
          </w:p>
        </w:tc>
      </w:tr>
      <w:tr w:rsidR="006D1AE2" w:rsidRPr="00FE4271" w:rsidTr="00BE6950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AN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32.18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.34E-41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10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146978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14701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.1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.1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21.6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9.31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Major latex_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15.58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.62E-09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1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761887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762045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4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.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1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17.51</w:t>
            </w:r>
          </w:p>
        </w:tc>
      </w:tr>
      <w:tr w:rsidR="006D1AE2" w:rsidRPr="00FE4271" w:rsidTr="00BE6950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Glutathione S-transferase_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8.02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.42E-69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2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69612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69625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.3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1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13.5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62.78</w:t>
            </w:r>
          </w:p>
        </w:tc>
      </w:tr>
      <w:tr w:rsidR="006D1AE2" w:rsidRPr="00FE4271" w:rsidTr="00BE6950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affeoyl-CoA O-methyltransferase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7.08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64E-37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9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441873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44240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.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.4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48.8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70.9</w:t>
            </w:r>
          </w:p>
        </w:tc>
      </w:tr>
      <w:tr w:rsidR="006D1AE2" w:rsidRPr="00FE4271" w:rsidTr="00BE6950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Anthocyanin 5-O-glucosyltransferase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6.62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14E-5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12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938865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9391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26.7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07.61</w:t>
            </w:r>
          </w:p>
        </w:tc>
      </w:tr>
      <w:tr w:rsidR="006D1AE2" w:rsidRPr="00FE4271" w:rsidTr="00BE6950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Anthocyanin synthase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8.36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39E-12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8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372830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373259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1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0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9.1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1.83</w:t>
            </w:r>
          </w:p>
        </w:tc>
      </w:tr>
      <w:tr w:rsidR="006D1AE2" w:rsidRPr="00FE4271" w:rsidTr="00BE6950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Anthocyanin permease_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7.79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49E-48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3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377749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378046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.5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.8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50.3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10.24</w:t>
            </w:r>
          </w:p>
        </w:tc>
      </w:tr>
      <w:tr w:rsidR="006D1AE2" w:rsidRPr="00FE4271" w:rsidTr="00BE6950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Anthocyanin acyltransferase_2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8.19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10E-28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12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601612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601826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.4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.9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06.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5.85</w:t>
            </w:r>
          </w:p>
        </w:tc>
      </w:tr>
      <w:tr w:rsidR="006D1AE2" w:rsidRPr="00FE4271" w:rsidTr="00BE6950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Flavonoid 3',5'-hydroxylase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7.19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8.71E-09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11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941757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94206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2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6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9.8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0.23</w:t>
            </w:r>
          </w:p>
        </w:tc>
      </w:tr>
      <w:tr w:rsidR="006D1AE2" w:rsidRPr="00FE4271" w:rsidTr="00BE6950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Acyl:coa</w:t>
            </w:r>
            <w:proofErr w:type="spellEnd"/>
            <w:proofErr w:type="gram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ligase acetate-</w:t>
            </w:r>
            <w:proofErr w:type="spell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oa</w:t>
            </w:r>
            <w:proofErr w:type="spell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synthetase_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3.81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.28E-06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2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69611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696488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0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4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1.0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3.38</w:t>
            </w:r>
          </w:p>
        </w:tc>
      </w:tr>
      <w:tr w:rsidR="006D1AE2" w:rsidRPr="00FE4271" w:rsidTr="00BE6950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Anthocyanin 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0.29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.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9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742230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74292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1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.8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8.11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Homeobox protein_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.31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16E-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3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011682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012379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.3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.7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1.3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6.58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D-alanine-D-alanine ligase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.24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.15E-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10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36746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368175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.7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9.3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6.97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onserved gene of unknown function_301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.95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8.65E-10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6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358535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358835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3.9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6.8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6.6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4.86</w:t>
            </w:r>
          </w:p>
        </w:tc>
      </w:tr>
      <w:tr w:rsidR="006D1AE2" w:rsidRPr="00FE4271" w:rsidTr="00BE6950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Phenylalanine ammonia-lyase_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.91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.66E-05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5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169475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16987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.9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8.3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6.2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7.68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Aminotransferase family protein_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.22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10E-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10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07480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0781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9.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6.7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3.3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84.52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ASR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66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.10E-29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4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020562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020707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06.5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10.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53.5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885.52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Proton P-ATPase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55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.97E-04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7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7095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7594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0.2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5.1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0.5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9.7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ytochrome P450 hydroxylase_1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44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52E-12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10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453850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45406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9.1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8.1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59.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51.14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GPI-anchored protein_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44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52E-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3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98564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9868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8.8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8.0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5.0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5.04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Pectate lyase P59_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41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.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3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150586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15077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4.9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1.8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9.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5.33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SAUR family protein_3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41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.95E-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10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510308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510385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7.4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2.9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2.59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Pectate lyase P59_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36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.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2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60172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601933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7.3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1.4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8.08</w:t>
            </w:r>
          </w:p>
        </w:tc>
      </w:tr>
      <w:tr w:rsidR="006D1AE2" w:rsidRPr="00FE4271" w:rsidTr="00BE6950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P-coumaroyl quinate/shikimate 3'-hydroxylase_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35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03E-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10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946865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947159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0.7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4.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9.0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6.66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lastRenderedPageBreak/>
              <w:t>Pectate lyase_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34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9.51E-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5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9147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91753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9.1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3.5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4.2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2.25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L-ascorbate oxidase homolog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33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.66E-05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1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885703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885894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6.0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4.1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3.5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6.64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Ntp20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31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.63E-04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1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06292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06507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0.0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0.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2.9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4.01</w:t>
            </w:r>
          </w:p>
        </w:tc>
      </w:tr>
      <w:tr w:rsidR="006D1AE2" w:rsidRPr="00FE4271" w:rsidTr="00BE6950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alcone synthase 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31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19E-07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5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888695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88887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03.2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,042.3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,918.8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,105.95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Pectinesterase_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.79E-05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1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720629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720826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0.7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5.4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7.5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84.54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Monosaccharide transporter 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29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.67E-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1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93184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9360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3.8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6.2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4.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7.7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proofErr w:type="spell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ullin</w:t>
            </w:r>
            <w:proofErr w:type="spell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1A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27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37E-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6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96270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9664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8.6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7.7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3.3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2.12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PGPS/D3_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22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.66E-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3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661417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661524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6.6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7.4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2.7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5.35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Gene of unknown function_694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22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11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832139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832417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7.7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9.1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2.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9.62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Pectinesterase_3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22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6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945483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94569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3.0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5.1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8.7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6.21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onserved gene of unknown function_298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17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92E-05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6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061037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061247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2.8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4.6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86.1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03.57</w:t>
            </w:r>
          </w:p>
        </w:tc>
      </w:tr>
      <w:tr w:rsidR="006D1AE2" w:rsidRPr="00FE4271" w:rsidTr="00BE6950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Phenylalanine ammonia-lyase_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16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82E-06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10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192620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19306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5.7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8.4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03.7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99.27</w:t>
            </w:r>
          </w:p>
        </w:tc>
      </w:tr>
      <w:tr w:rsidR="006D1AE2" w:rsidRPr="00FE4271" w:rsidTr="00BE6950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Anthocyanidin 3-O-glucosyltransferase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15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96E-08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9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1520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15217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93.0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3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37.9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50.31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KUP1_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12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9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235066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235445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4.2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7.7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9.1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0.14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Gene of unknown function_216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11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8.16E-07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4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139364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139442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9.4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4.0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84.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40.09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Pectinesterase_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1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10E-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1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330907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331117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0.5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7.6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2.0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81.23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Pectate lyase P5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01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9.27E-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3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154612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154777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2.0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2.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8.7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1.16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proofErr w:type="spell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Fasciclin</w:t>
            </w:r>
            <w:proofErr w:type="spell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like arabinogalactan protein 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24E-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8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39460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39563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3.6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9.5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9.6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7.14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RUBP carboxylase/oxygenase </w:t>
            </w:r>
            <w:proofErr w:type="spell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activase</w:t>
            </w:r>
            <w:proofErr w:type="spell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loroplastic</w:t>
            </w:r>
            <w:proofErr w:type="spellEnd"/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2.01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58E-09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10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094573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09485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00.1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76.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03.4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32.82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Photosystem I reaction center subunit X </w:t>
            </w:r>
            <w:proofErr w:type="spell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psaK</w:t>
            </w:r>
            <w:proofErr w:type="spellEnd"/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2.02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.50E-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8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30197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3101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8.9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6.0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9.9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2.05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S-adenosylmethionine-dependent methyltransferase_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2.03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11E-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4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234755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234936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84.8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0.4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1.0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5.67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ytochrome P450_20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2.03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8.42E-09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10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717578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717729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90.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15.5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00.2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99.67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1kD protein_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2.06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81E-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3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010201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010286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0.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5.7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0.3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6.14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onserved gene of unknown function_485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2.06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.04E-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10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111164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11126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9.2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5.4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3.0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7.39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onserved gene of unknown function_375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2.07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.04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8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52669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52843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3.5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2.8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7.8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3.98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PSI-H_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2.07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.63E-04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6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93058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93076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4.1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88.4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8.8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9.51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Beta-ketoacyl-</w:t>
            </w:r>
            <w:proofErr w:type="spell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oa</w:t>
            </w:r>
            <w:proofErr w:type="spell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synthase family protein_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2.12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.71E-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8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094442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09466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5.6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0.1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1.5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8.35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Beta-galactosidase_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2.12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.59E-07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3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09325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093852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98.1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51.4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50.6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08.48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proofErr w:type="spell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Desacetoxyvindoline</w:t>
            </w:r>
            <w:proofErr w:type="spell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4-hydroxylase_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2.14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72E-05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4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6255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62881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98.7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93.5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8.8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1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6kDa membrane protein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2.18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36E-08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6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475217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475335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49.4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74.5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3.3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5.44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lastRenderedPageBreak/>
              <w:t>Fructose-1,6-bisphosphatase_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2.24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.25E-06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9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3920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4185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90.7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04.8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0.4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6.63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P-coumaroyl quinate/shikimate 3'-hydroxylase_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2.28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95E-06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10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948198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948471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94.6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03.8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9.6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7.52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Gene of unknown function_213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2.28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68E-04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4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64472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64644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8.3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3.5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9.8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2.4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proofErr w:type="spell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Phosphoribulokinase</w:t>
            </w:r>
            <w:proofErr w:type="spellEnd"/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2.34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37E-08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8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880079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880567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42.6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79.3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3.5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3.74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UDP-</w:t>
            </w:r>
            <w:proofErr w:type="gram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glucose:glucosyltransferase</w:t>
            </w:r>
            <w:proofErr w:type="gram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_1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2.35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.04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5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18948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19218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9.4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9.5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4.2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5.07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Fructose-bisphosphate aldolase_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2.39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2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06808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068325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3.7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7.6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1.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8.5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Peroxidase 1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2.46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4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108972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109157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0.7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9.8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1.1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7.53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proofErr w:type="spell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Nb</w:t>
            </w:r>
            <w:proofErr w:type="spell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cell </w:t>
            </w:r>
            <w:proofErr w:type="spell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deth</w:t>
            </w:r>
            <w:proofErr w:type="spell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marker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2.85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3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986277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986353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3.8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9.5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8.23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Zinc finger protein_8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3.08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.70E-04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4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647560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64800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7.9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0.4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.3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1.12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YP72A54_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3.08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.04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10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365874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366634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2.2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2.1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.1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.29</w:t>
            </w:r>
          </w:p>
        </w:tc>
      </w:tr>
      <w:tr w:rsidR="006D1AE2" w:rsidRPr="00FE4271" w:rsidTr="00BE6950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Flavonoid </w:t>
            </w:r>
            <w:proofErr w:type="spell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glucoyltransferase</w:t>
            </w:r>
            <w:proofErr w:type="spell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UGT73E2_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3.67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.56E-06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10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24326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24345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1.1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4.6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9.61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onserved gene of unknown function_49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3.76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.41E-19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10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730608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730783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39.3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25.3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1.3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9.14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onserved gene of unknown function_392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3.83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.11E-16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8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163449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16357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12.5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14.0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1.2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7.91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onserved gene of unknown function_130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3.93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.02E-04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3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85068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85129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4.9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7.0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.7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.48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aryophyllene/alpha-humulene synthase_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4.07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36E-08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6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155683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15578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2.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83.7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4.9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8.49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proofErr w:type="spell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Patatin</w:t>
            </w:r>
            <w:proofErr w:type="spell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group O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4.34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.88E-04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8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64964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65463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9.6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3.1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0.2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.2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proofErr w:type="spell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Tropinone</w:t>
            </w:r>
            <w:proofErr w:type="spell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reductase I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4.36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10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641455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642556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7.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3.9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.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.08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Pectin </w:t>
            </w:r>
            <w:proofErr w:type="spell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methlyesterase</w:t>
            </w:r>
            <w:proofErr w:type="spell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inhibitor protein 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4.87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13E-15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3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976860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976932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7.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88.8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6.2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7.88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Senescence-specific cysteine protease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4.99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15E-25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2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226951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227194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32.1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83.2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8.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4.37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ytokinin oxidase/dehydrogenase_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5.05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.88E-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1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456855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45711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8.2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3.8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.9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.41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proofErr w:type="spell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Metallocarboxypeptidase</w:t>
            </w:r>
            <w:proofErr w:type="spell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inhibitor_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11.54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.57E-06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7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19862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20015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4.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7.9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.8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.72</w:t>
            </w:r>
          </w:p>
        </w:tc>
      </w:tr>
      <w:tr w:rsidR="006D1AE2" w:rsidRPr="00FE4271" w:rsidTr="00F1466A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ysteine protease inhibitor 1_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11.56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.66E-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3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968539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968626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.8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7.0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.4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5</w:t>
            </w:r>
          </w:p>
        </w:tc>
      </w:tr>
      <w:tr w:rsidR="006D1AE2" w:rsidRPr="00FE4271" w:rsidTr="00BE6950">
        <w:trPr>
          <w:trHeight w:val="288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proofErr w:type="spell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Polyphenoloxidase</w:t>
            </w:r>
            <w:proofErr w:type="spellEnd"/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-24.73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.31E-07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2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433833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434069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6.9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3.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.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03</w:t>
            </w:r>
          </w:p>
        </w:tc>
      </w:tr>
      <w:tr w:rsidR="006D1AE2" w:rsidRPr="00FE4271" w:rsidTr="00F1466A">
        <w:trPr>
          <w:trHeight w:val="294"/>
        </w:trPr>
        <w:tc>
          <w:tcPr>
            <w:tcW w:w="405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alcium ion binding protein_1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#NAME?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.66E-05</w:t>
            </w:r>
          </w:p>
        </w:tc>
        <w:tc>
          <w:tcPr>
            <w:tcW w:w="79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04</w:t>
            </w:r>
          </w:p>
        </w:tc>
        <w:tc>
          <w:tcPr>
            <w:tcW w:w="124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7124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71447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tabs>
                <w:tab w:val="center" w:pos="357"/>
              </w:tabs>
              <w:spacing w:after="0" w:line="240" w:lineRule="auto"/>
              <w:ind w:right="44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6.7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7.5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</w:t>
            </w:r>
          </w:p>
        </w:tc>
      </w:tr>
    </w:tbl>
    <w:p w:rsidR="006D1AE2" w:rsidRPr="00FE4271" w:rsidRDefault="006D1AE2" w:rsidP="006D1AE2">
      <w:pPr>
        <w:rPr>
          <w:rFonts w:cstheme="minorHAnsi"/>
          <w:color w:val="000000" w:themeColor="text1"/>
          <w:sz w:val="20"/>
          <w:szCs w:val="20"/>
        </w:rPr>
      </w:pPr>
    </w:p>
    <w:p w:rsidR="006D1AE2" w:rsidRPr="00FE4271" w:rsidRDefault="006D1AE2" w:rsidP="006D1AE2">
      <w:pPr>
        <w:rPr>
          <w:rFonts w:cstheme="minorHAnsi"/>
          <w:color w:val="000000" w:themeColor="text1"/>
          <w:sz w:val="20"/>
          <w:szCs w:val="20"/>
        </w:rPr>
      </w:pPr>
      <w:r w:rsidRPr="00FE4271">
        <w:rPr>
          <w:rFonts w:cstheme="minorHAnsi"/>
          <w:color w:val="000000" w:themeColor="text1"/>
          <w:sz w:val="20"/>
          <w:szCs w:val="20"/>
        </w:rPr>
        <w:br w:type="page"/>
      </w:r>
    </w:p>
    <w:p w:rsidR="006D1AE2" w:rsidRPr="00FE4271" w:rsidRDefault="006D1AE2" w:rsidP="006D1AE2">
      <w:pPr>
        <w:rPr>
          <w:rFonts w:cstheme="minorHAnsi"/>
          <w:b/>
          <w:color w:val="000000" w:themeColor="text1"/>
          <w:sz w:val="20"/>
          <w:szCs w:val="20"/>
        </w:rPr>
      </w:pPr>
      <w:r w:rsidRPr="00FE4271">
        <w:rPr>
          <w:rFonts w:cstheme="minorHAnsi"/>
          <w:b/>
          <w:color w:val="000000" w:themeColor="text1"/>
          <w:sz w:val="20"/>
          <w:szCs w:val="20"/>
        </w:rPr>
        <w:lastRenderedPageBreak/>
        <w:t xml:space="preserve">Supplementary Table 3: Phenylalanine ammonia lyase (PAL) and Chalcone synthase (CHS) genes annotated in the potato genome DM 1-3 516 R44 v3.04, their length, position in the pseudomolecules and the tissues in which expression is greatest in DM and RH as reported in the University of Toronto BAR </w:t>
      </w:r>
      <w:proofErr w:type="spellStart"/>
      <w:r w:rsidRPr="00FE4271">
        <w:rPr>
          <w:rFonts w:cstheme="minorHAnsi"/>
          <w:b/>
          <w:color w:val="000000" w:themeColor="text1"/>
          <w:sz w:val="20"/>
          <w:szCs w:val="20"/>
        </w:rPr>
        <w:t>ePlant</w:t>
      </w:r>
      <w:proofErr w:type="spellEnd"/>
      <w:r w:rsidRPr="00FE4271">
        <w:rPr>
          <w:rFonts w:cstheme="minorHAnsi"/>
          <w:b/>
          <w:color w:val="000000" w:themeColor="text1"/>
          <w:sz w:val="20"/>
          <w:szCs w:val="20"/>
        </w:rPr>
        <w:t xml:space="preserve"> website</w:t>
      </w:r>
    </w:p>
    <w:tbl>
      <w:tblPr>
        <w:tblW w:w="11430" w:type="dxa"/>
        <w:tblLook w:val="04A0" w:firstRow="1" w:lastRow="0" w:firstColumn="1" w:lastColumn="0" w:noHBand="0" w:noVBand="1"/>
      </w:tblPr>
      <w:tblGrid>
        <w:gridCol w:w="2599"/>
        <w:gridCol w:w="940"/>
        <w:gridCol w:w="2679"/>
        <w:gridCol w:w="2692"/>
        <w:gridCol w:w="2520"/>
      </w:tblGrid>
      <w:tr w:rsidR="006D1AE2" w:rsidRPr="00FE4271" w:rsidTr="00F1466A">
        <w:trPr>
          <w:trHeight w:val="288"/>
        </w:trPr>
        <w:tc>
          <w:tcPr>
            <w:tcW w:w="25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PAL genes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Size (</w:t>
            </w:r>
            <w:proofErr w:type="spell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kbp</w:t>
            </w:r>
            <w:proofErr w:type="spell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)</w:t>
            </w:r>
          </w:p>
        </w:tc>
        <w:tc>
          <w:tcPr>
            <w:tcW w:w="26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PGSC position</w:t>
            </w:r>
          </w:p>
        </w:tc>
        <w:tc>
          <w:tcPr>
            <w:tcW w:w="26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expression in </w:t>
            </w:r>
            <w:proofErr w:type="spell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DM</w:t>
            </w:r>
            <w:r w:rsidRPr="00FE4271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expression in </w:t>
            </w:r>
            <w:proofErr w:type="spell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RH</w:t>
            </w:r>
            <w:r w:rsidRPr="00FE4271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b</w:t>
            </w:r>
            <w:proofErr w:type="spellEnd"/>
          </w:p>
        </w:tc>
      </w:tr>
      <w:tr w:rsidR="006D1AE2" w:rsidRPr="00FE4271" w:rsidTr="00F1466A">
        <w:trPr>
          <w:trHeight w:val="288"/>
        </w:trPr>
        <w:tc>
          <w:tcPr>
            <w:tcW w:w="25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PGSC0003DMG400006637</w:t>
            </w:r>
          </w:p>
        </w:tc>
        <w:tc>
          <w:tcPr>
            <w:tcW w:w="9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1.03</w:t>
            </w:r>
          </w:p>
        </w:tc>
        <w:tc>
          <w:tcPr>
            <w:tcW w:w="267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</w:t>
            </w:r>
            <w:proofErr w:type="gram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2:4449620..</w:t>
            </w:r>
            <w:proofErr w:type="gram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450650</w:t>
            </w:r>
          </w:p>
        </w:tc>
        <w:tc>
          <w:tcPr>
            <w:tcW w:w="26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Fruit, tubers</w:t>
            </w:r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tuber sprouts, roots</w:t>
            </w:r>
          </w:p>
        </w:tc>
      </w:tr>
      <w:tr w:rsidR="006D1AE2" w:rsidRPr="00FE4271" w:rsidTr="00F1466A">
        <w:trPr>
          <w:trHeight w:val="288"/>
        </w:trPr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PGSC0003DMG40003145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1.513</w:t>
            </w:r>
          </w:p>
        </w:tc>
        <w:tc>
          <w:tcPr>
            <w:tcW w:w="26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</w:t>
            </w:r>
            <w:proofErr w:type="gram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3:17248040..</w:t>
            </w:r>
            <w:proofErr w:type="gram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7249560</w:t>
            </w:r>
          </w:p>
        </w:tc>
        <w:tc>
          <w:tcPr>
            <w:tcW w:w="2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proofErr w:type="spell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stolons</w:t>
            </w:r>
            <w:proofErr w:type="spellEnd"/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none</w:t>
            </w:r>
          </w:p>
        </w:tc>
      </w:tr>
      <w:tr w:rsidR="006D1AE2" w:rsidRPr="00FE4271" w:rsidTr="00F1466A">
        <w:trPr>
          <w:trHeight w:val="288"/>
        </w:trPr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PGSC0003DMG400005492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4.664</w:t>
            </w:r>
          </w:p>
        </w:tc>
        <w:tc>
          <w:tcPr>
            <w:tcW w:w="267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</w:t>
            </w:r>
            <w:proofErr w:type="gram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5:36342700..</w:t>
            </w:r>
            <w:proofErr w:type="gram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6347400</w:t>
            </w:r>
          </w:p>
        </w:tc>
        <w:tc>
          <w:tcPr>
            <w:tcW w:w="26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arpels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none</w:t>
            </w:r>
          </w:p>
        </w:tc>
      </w:tr>
      <w:tr w:rsidR="006D1AE2" w:rsidRPr="00FE4271" w:rsidTr="00F1466A">
        <w:trPr>
          <w:trHeight w:val="288"/>
        </w:trPr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PGSC0003DMG400023458</w:t>
            </w:r>
            <w:r w:rsidRPr="00FE4271">
              <w:rPr>
                <w:rFonts w:eastAsia="Arial Unicode MS" w:cstheme="minorHAnsi"/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3.954</w:t>
            </w:r>
          </w:p>
        </w:tc>
        <w:tc>
          <w:tcPr>
            <w:tcW w:w="267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</w:t>
            </w:r>
            <w:proofErr w:type="gram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5:51694756..</w:t>
            </w:r>
            <w:proofErr w:type="gram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1698709</w:t>
            </w:r>
          </w:p>
        </w:tc>
        <w:tc>
          <w:tcPr>
            <w:tcW w:w="26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none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petioles, stems</w:t>
            </w:r>
          </w:p>
        </w:tc>
      </w:tr>
      <w:tr w:rsidR="006D1AE2" w:rsidRPr="00FE4271" w:rsidTr="00F1466A">
        <w:trPr>
          <w:trHeight w:val="288"/>
        </w:trPr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PGSC0003DMG40202154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3.692</w:t>
            </w:r>
          </w:p>
        </w:tc>
        <w:tc>
          <w:tcPr>
            <w:tcW w:w="267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</w:t>
            </w:r>
            <w:proofErr w:type="gram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9:5502194..</w:t>
            </w:r>
            <w:proofErr w:type="gram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505885</w:t>
            </w:r>
          </w:p>
        </w:tc>
        <w:tc>
          <w:tcPr>
            <w:tcW w:w="26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petals, carpels, stamen </w:t>
            </w:r>
            <w:proofErr w:type="spell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stolons</w:t>
            </w:r>
            <w:proofErr w:type="spell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, callus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tuber sprouts, roots</w:t>
            </w:r>
          </w:p>
        </w:tc>
      </w:tr>
      <w:tr w:rsidR="006D1AE2" w:rsidRPr="00FE4271" w:rsidTr="00F1466A">
        <w:trPr>
          <w:trHeight w:val="288"/>
        </w:trPr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PGSC0003DMG40202154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2.807</w:t>
            </w:r>
          </w:p>
        </w:tc>
        <w:tc>
          <w:tcPr>
            <w:tcW w:w="267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</w:t>
            </w:r>
            <w:proofErr w:type="gram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9:5510117..</w:t>
            </w:r>
            <w:proofErr w:type="gram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512923</w:t>
            </w:r>
          </w:p>
        </w:tc>
        <w:tc>
          <w:tcPr>
            <w:tcW w:w="26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6D1AE2" w:rsidRPr="00FE4271" w:rsidTr="00F1466A">
        <w:trPr>
          <w:trHeight w:val="288"/>
        </w:trPr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PGSC0003DMG402021564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2.878</w:t>
            </w:r>
          </w:p>
        </w:tc>
        <w:tc>
          <w:tcPr>
            <w:tcW w:w="267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</w:t>
            </w:r>
            <w:proofErr w:type="gram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9:5530471..</w:t>
            </w:r>
            <w:proofErr w:type="gram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533348</w:t>
            </w:r>
          </w:p>
        </w:tc>
        <w:tc>
          <w:tcPr>
            <w:tcW w:w="26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proofErr w:type="spell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stolons</w:t>
            </w:r>
            <w:proofErr w:type="spell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, tubers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none</w:t>
            </w:r>
          </w:p>
        </w:tc>
      </w:tr>
      <w:tr w:rsidR="006D1AE2" w:rsidRPr="00FE4271" w:rsidTr="00F1466A">
        <w:trPr>
          <w:trHeight w:val="288"/>
        </w:trPr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PGSC0003DMG402021564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0.604</w:t>
            </w:r>
          </w:p>
        </w:tc>
        <w:tc>
          <w:tcPr>
            <w:tcW w:w="267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</w:t>
            </w:r>
            <w:proofErr w:type="gram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9:5539567..</w:t>
            </w:r>
            <w:proofErr w:type="gram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540170</w:t>
            </w:r>
          </w:p>
        </w:tc>
        <w:tc>
          <w:tcPr>
            <w:tcW w:w="26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6D1AE2" w:rsidRPr="00FE4271" w:rsidTr="00F1466A">
        <w:trPr>
          <w:trHeight w:val="288"/>
        </w:trPr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PGSC0003DMG400019386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3.68</w:t>
            </w:r>
          </w:p>
        </w:tc>
        <w:tc>
          <w:tcPr>
            <w:tcW w:w="267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</w:t>
            </w:r>
            <w:proofErr w:type="gram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0:6301474..</w:t>
            </w:r>
            <w:proofErr w:type="gram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6305153</w:t>
            </w:r>
          </w:p>
        </w:tc>
        <w:tc>
          <w:tcPr>
            <w:tcW w:w="26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allus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none</w:t>
            </w:r>
          </w:p>
        </w:tc>
      </w:tr>
      <w:tr w:rsidR="006D1AE2" w:rsidRPr="00FE4271" w:rsidTr="00F1466A">
        <w:trPr>
          <w:trHeight w:val="288"/>
        </w:trPr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PGSC0003DMG400031365</w:t>
            </w:r>
            <w:r w:rsidRPr="00FE4271">
              <w:rPr>
                <w:rFonts w:eastAsia="Arial Unicode MS" w:cstheme="minorHAnsi"/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404.6</w:t>
            </w:r>
          </w:p>
        </w:tc>
        <w:tc>
          <w:tcPr>
            <w:tcW w:w="267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</w:t>
            </w:r>
            <w:proofErr w:type="gram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0:51926201..</w:t>
            </w:r>
            <w:proofErr w:type="gram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1930606</w:t>
            </w:r>
          </w:p>
        </w:tc>
        <w:tc>
          <w:tcPr>
            <w:tcW w:w="26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stamen, flowers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stamen, flowers, stem, petiole, tuber sprouts</w:t>
            </w:r>
          </w:p>
        </w:tc>
      </w:tr>
      <w:tr w:rsidR="006D1AE2" w:rsidRPr="00FE4271" w:rsidTr="00F1466A">
        <w:trPr>
          <w:trHeight w:val="288"/>
        </w:trPr>
        <w:tc>
          <w:tcPr>
            <w:tcW w:w="2599" w:type="dxa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2679" w:type="dxa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2692" w:type="dxa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2520" w:type="dxa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6D1AE2" w:rsidRPr="00FE4271" w:rsidTr="00F1466A">
        <w:trPr>
          <w:trHeight w:val="288"/>
        </w:trPr>
        <w:tc>
          <w:tcPr>
            <w:tcW w:w="25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S genes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</w:p>
        </w:tc>
        <w:tc>
          <w:tcPr>
            <w:tcW w:w="26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26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6D1AE2" w:rsidRPr="00FE4271" w:rsidTr="00F1466A">
        <w:trPr>
          <w:trHeight w:val="288"/>
        </w:trPr>
        <w:tc>
          <w:tcPr>
            <w:tcW w:w="25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PGSC0003DMG400001635</w:t>
            </w:r>
          </w:p>
        </w:tc>
        <w:tc>
          <w:tcPr>
            <w:tcW w:w="9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823</w:t>
            </w:r>
          </w:p>
        </w:tc>
        <w:tc>
          <w:tcPr>
            <w:tcW w:w="267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</w:t>
            </w:r>
            <w:proofErr w:type="gram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1:87143395..</w:t>
            </w:r>
            <w:proofErr w:type="gram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87145217</w:t>
            </w:r>
          </w:p>
        </w:tc>
        <w:tc>
          <w:tcPr>
            <w:tcW w:w="26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roots</w:t>
            </w:r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tubers</w:t>
            </w:r>
          </w:p>
        </w:tc>
      </w:tr>
      <w:tr w:rsidR="006D1AE2" w:rsidRPr="00FE4271" w:rsidTr="00F1466A">
        <w:trPr>
          <w:trHeight w:val="288"/>
        </w:trPr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PGSC0003DMG400027146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3.192</w:t>
            </w:r>
          </w:p>
        </w:tc>
        <w:tc>
          <w:tcPr>
            <w:tcW w:w="267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</w:t>
            </w:r>
            <w:proofErr w:type="gram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5:48437160..</w:t>
            </w:r>
            <w:proofErr w:type="gram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8440351</w:t>
            </w:r>
          </w:p>
        </w:tc>
        <w:tc>
          <w:tcPr>
            <w:tcW w:w="26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none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roots</w:t>
            </w:r>
          </w:p>
        </w:tc>
      </w:tr>
      <w:tr w:rsidR="006D1AE2" w:rsidRPr="00FE4271" w:rsidTr="00F1466A">
        <w:trPr>
          <w:trHeight w:val="288"/>
        </w:trPr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Arial Unicode MS" w:cstheme="minorHAnsi"/>
                <w:color w:val="000000"/>
                <w:sz w:val="20"/>
                <w:szCs w:val="20"/>
                <w:vertAlign w:val="superscript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PGSC0003DMG400019110</w:t>
            </w:r>
            <w:r w:rsidRPr="00FE4271">
              <w:rPr>
                <w:rFonts w:eastAsia="Arial Unicode MS" w:cstheme="minorHAnsi"/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77</w:t>
            </w:r>
          </w:p>
        </w:tc>
        <w:tc>
          <w:tcPr>
            <w:tcW w:w="267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</w:t>
            </w:r>
            <w:proofErr w:type="gram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5:48886960..</w:t>
            </w:r>
            <w:proofErr w:type="gram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48888729</w:t>
            </w:r>
          </w:p>
        </w:tc>
        <w:tc>
          <w:tcPr>
            <w:tcW w:w="26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flowers, petals, carpels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flowers</w:t>
            </w:r>
          </w:p>
        </w:tc>
      </w:tr>
      <w:tr w:rsidR="006D1AE2" w:rsidRPr="00FE4271" w:rsidTr="00F1466A">
        <w:trPr>
          <w:trHeight w:val="288"/>
        </w:trPr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PGSC0003DMG40002962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084</w:t>
            </w:r>
          </w:p>
        </w:tc>
        <w:tc>
          <w:tcPr>
            <w:tcW w:w="267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</w:t>
            </w:r>
            <w:proofErr w:type="gram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9:58356999..</w:t>
            </w:r>
            <w:proofErr w:type="gram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8359082</w:t>
            </w:r>
          </w:p>
        </w:tc>
        <w:tc>
          <w:tcPr>
            <w:tcW w:w="26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flowers, stamen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flowers, stamen</w:t>
            </w:r>
          </w:p>
        </w:tc>
      </w:tr>
      <w:tr w:rsidR="006D1AE2" w:rsidRPr="00FE4271" w:rsidTr="00F1466A">
        <w:trPr>
          <w:trHeight w:val="288"/>
        </w:trPr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PGSC0003DMG40002962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51</w:t>
            </w:r>
          </w:p>
        </w:tc>
        <w:tc>
          <w:tcPr>
            <w:tcW w:w="267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</w:t>
            </w:r>
            <w:proofErr w:type="gram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09:58361561..</w:t>
            </w:r>
            <w:proofErr w:type="gram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8364070</w:t>
            </w:r>
          </w:p>
        </w:tc>
        <w:tc>
          <w:tcPr>
            <w:tcW w:w="26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stamen, fruit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flowers, stamen</w:t>
            </w:r>
          </w:p>
        </w:tc>
      </w:tr>
      <w:tr w:rsidR="006D1AE2" w:rsidRPr="00FE4271" w:rsidTr="00F1466A">
        <w:trPr>
          <w:trHeight w:val="288"/>
        </w:trPr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PGSC0003DMG40000863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021</w:t>
            </w:r>
          </w:p>
        </w:tc>
        <w:tc>
          <w:tcPr>
            <w:tcW w:w="267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</w:t>
            </w:r>
            <w:proofErr w:type="gram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2:58736647..</w:t>
            </w:r>
            <w:proofErr w:type="gram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8737667</w:t>
            </w:r>
          </w:p>
        </w:tc>
        <w:tc>
          <w:tcPr>
            <w:tcW w:w="2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roots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petioles, stems</w:t>
            </w:r>
          </w:p>
        </w:tc>
      </w:tr>
      <w:tr w:rsidR="006D1AE2" w:rsidRPr="00FE4271" w:rsidTr="00F1466A">
        <w:trPr>
          <w:trHeight w:val="288"/>
        </w:trPr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PGSC0003DMG40000863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192</w:t>
            </w:r>
          </w:p>
        </w:tc>
        <w:tc>
          <w:tcPr>
            <w:tcW w:w="26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</w:t>
            </w:r>
            <w:proofErr w:type="gram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2:58741442..</w:t>
            </w:r>
            <w:proofErr w:type="gram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8742633</w:t>
            </w:r>
          </w:p>
        </w:tc>
        <w:tc>
          <w:tcPr>
            <w:tcW w:w="2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none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petioles, stems</w:t>
            </w:r>
          </w:p>
        </w:tc>
      </w:tr>
      <w:tr w:rsidR="006D1AE2" w:rsidRPr="00FE4271" w:rsidTr="00F1466A">
        <w:trPr>
          <w:trHeight w:val="288"/>
        </w:trPr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PGSC0003DMG400008634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557</w:t>
            </w:r>
          </w:p>
        </w:tc>
        <w:tc>
          <w:tcPr>
            <w:tcW w:w="26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</w:t>
            </w:r>
            <w:proofErr w:type="gram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2:58746401..</w:t>
            </w:r>
            <w:proofErr w:type="gram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8747957</w:t>
            </w:r>
          </w:p>
        </w:tc>
        <w:tc>
          <w:tcPr>
            <w:tcW w:w="2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fruit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flowers</w:t>
            </w:r>
          </w:p>
        </w:tc>
      </w:tr>
      <w:tr w:rsidR="006D1AE2" w:rsidRPr="00FE4271" w:rsidTr="00F1466A">
        <w:trPr>
          <w:trHeight w:val="288"/>
        </w:trPr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PGSC0003DMG400008632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593</w:t>
            </w:r>
          </w:p>
        </w:tc>
        <w:tc>
          <w:tcPr>
            <w:tcW w:w="26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</w:t>
            </w:r>
            <w:proofErr w:type="gram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2:58758677..</w:t>
            </w:r>
            <w:proofErr w:type="gram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8761269</w:t>
            </w:r>
          </w:p>
        </w:tc>
        <w:tc>
          <w:tcPr>
            <w:tcW w:w="2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in vitro shoots, petiole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petioles, stems</w:t>
            </w:r>
          </w:p>
        </w:tc>
      </w:tr>
      <w:tr w:rsidR="006D1AE2" w:rsidRPr="00FE4271" w:rsidTr="00F1466A">
        <w:trPr>
          <w:trHeight w:val="288"/>
        </w:trPr>
        <w:tc>
          <w:tcPr>
            <w:tcW w:w="259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PGSC0003DMG400016867</w:t>
            </w:r>
          </w:p>
        </w:tc>
        <w:tc>
          <w:tcPr>
            <w:tcW w:w="9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2.525</w:t>
            </w:r>
          </w:p>
        </w:tc>
        <w:tc>
          <w:tcPr>
            <w:tcW w:w="267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</w:t>
            </w:r>
            <w:proofErr w:type="gram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2:58934717..</w:t>
            </w:r>
            <w:proofErr w:type="gram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8937241</w:t>
            </w:r>
          </w:p>
        </w:tc>
        <w:tc>
          <w:tcPr>
            <w:tcW w:w="26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in vitro shoots, petiole</w:t>
            </w:r>
          </w:p>
        </w:tc>
        <w:tc>
          <w:tcPr>
            <w:tcW w:w="252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none</w:t>
            </w:r>
          </w:p>
        </w:tc>
      </w:tr>
      <w:tr w:rsidR="006D1AE2" w:rsidRPr="00FE4271" w:rsidTr="00F1466A">
        <w:trPr>
          <w:trHeight w:val="288"/>
        </w:trPr>
        <w:tc>
          <w:tcPr>
            <w:tcW w:w="25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Arial Unicode MS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Arial Unicode MS" w:cstheme="minorHAnsi"/>
                <w:color w:val="000000"/>
                <w:sz w:val="20"/>
                <w:szCs w:val="20"/>
              </w:rPr>
              <w:t>PGSC0003DMG40001687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.921</w:t>
            </w:r>
          </w:p>
        </w:tc>
        <w:tc>
          <w:tcPr>
            <w:tcW w:w="26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chr</w:t>
            </w:r>
            <w:proofErr w:type="gramStart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12:58954773..</w:t>
            </w:r>
            <w:proofErr w:type="gramEnd"/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58956693</w:t>
            </w:r>
          </w:p>
        </w:tc>
        <w:tc>
          <w:tcPr>
            <w:tcW w:w="26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sepals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D1AE2" w:rsidRPr="00FE4271" w:rsidRDefault="006D1AE2" w:rsidP="00F1466A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FE4271">
              <w:rPr>
                <w:rFonts w:eastAsia="Times New Roman" w:cstheme="minorHAnsi"/>
                <w:color w:val="000000"/>
                <w:sz w:val="20"/>
                <w:szCs w:val="20"/>
              </w:rPr>
              <w:t>none</w:t>
            </w:r>
          </w:p>
        </w:tc>
      </w:tr>
    </w:tbl>
    <w:p w:rsidR="006D1AE2" w:rsidRPr="00FE4271" w:rsidRDefault="006D1AE2" w:rsidP="006D1AE2">
      <w:pPr>
        <w:rPr>
          <w:rFonts w:cstheme="minorHAnsi"/>
          <w:color w:val="000000" w:themeColor="text1"/>
          <w:sz w:val="20"/>
          <w:szCs w:val="20"/>
        </w:rPr>
      </w:pPr>
      <w:proofErr w:type="spellStart"/>
      <w:r w:rsidRPr="00FE4271">
        <w:rPr>
          <w:rFonts w:cstheme="minorHAnsi"/>
          <w:color w:val="000000" w:themeColor="text1"/>
          <w:sz w:val="20"/>
          <w:szCs w:val="20"/>
          <w:vertAlign w:val="superscript"/>
        </w:rPr>
        <w:t>a</w:t>
      </w:r>
      <w:r w:rsidRPr="00FE4271">
        <w:rPr>
          <w:rFonts w:cstheme="minorHAnsi"/>
          <w:color w:val="000000" w:themeColor="text1"/>
          <w:sz w:val="20"/>
          <w:szCs w:val="20"/>
        </w:rPr>
        <w:t>significantly</w:t>
      </w:r>
      <w:proofErr w:type="spellEnd"/>
      <w:r w:rsidRPr="00FE4271">
        <w:rPr>
          <w:rFonts w:cstheme="minorHAnsi"/>
          <w:color w:val="000000" w:themeColor="text1"/>
          <w:sz w:val="20"/>
          <w:szCs w:val="20"/>
        </w:rPr>
        <w:t xml:space="preserve"> more highly expressed in purple compared to white flowered bulk samples (Supplementary Table 1</w:t>
      </w:r>
      <w:proofErr w:type="gramStart"/>
      <w:r w:rsidRPr="00FE4271">
        <w:rPr>
          <w:rFonts w:cstheme="minorHAnsi"/>
          <w:color w:val="000000" w:themeColor="text1"/>
          <w:sz w:val="20"/>
          <w:szCs w:val="20"/>
        </w:rPr>
        <w:t>).</w:t>
      </w:r>
      <w:proofErr w:type="spellStart"/>
      <w:r w:rsidRPr="00FE4271">
        <w:rPr>
          <w:rFonts w:cstheme="minorHAnsi"/>
          <w:color w:val="000000" w:themeColor="text1"/>
          <w:sz w:val="20"/>
          <w:szCs w:val="20"/>
          <w:vertAlign w:val="superscript"/>
        </w:rPr>
        <w:t>b</w:t>
      </w:r>
      <w:proofErr w:type="gramEnd"/>
      <w:r w:rsidRPr="00FE4271">
        <w:fldChar w:fldCharType="begin"/>
      </w:r>
      <w:r w:rsidRPr="00FE4271">
        <w:rPr>
          <w:rFonts w:cstheme="minorHAnsi"/>
          <w:sz w:val="20"/>
          <w:szCs w:val="20"/>
        </w:rPr>
        <w:instrText xml:space="preserve"> HYPERLINK "http://bar.utoronto.ca/eplant_potato/" </w:instrText>
      </w:r>
      <w:r w:rsidRPr="00FE4271">
        <w:fldChar w:fldCharType="separate"/>
      </w:r>
      <w:r w:rsidRPr="00FE4271">
        <w:rPr>
          <w:rStyle w:val="Hyperlink"/>
          <w:rFonts w:cstheme="minorHAnsi"/>
          <w:sz w:val="20"/>
          <w:szCs w:val="20"/>
        </w:rPr>
        <w:t>http</w:t>
      </w:r>
      <w:proofErr w:type="spellEnd"/>
      <w:r w:rsidRPr="00FE4271">
        <w:rPr>
          <w:rStyle w:val="Hyperlink"/>
          <w:rFonts w:cstheme="minorHAnsi"/>
          <w:sz w:val="20"/>
          <w:szCs w:val="20"/>
        </w:rPr>
        <w:t>://bar.utoronto.ca/</w:t>
      </w:r>
      <w:proofErr w:type="spellStart"/>
      <w:r w:rsidRPr="00FE4271">
        <w:rPr>
          <w:rStyle w:val="Hyperlink"/>
          <w:rFonts w:cstheme="minorHAnsi"/>
          <w:sz w:val="20"/>
          <w:szCs w:val="20"/>
        </w:rPr>
        <w:t>eplant_potato</w:t>
      </w:r>
      <w:proofErr w:type="spellEnd"/>
      <w:r w:rsidRPr="00FE4271">
        <w:rPr>
          <w:rStyle w:val="Hyperlink"/>
          <w:rFonts w:cstheme="minorHAnsi"/>
          <w:sz w:val="20"/>
          <w:szCs w:val="20"/>
        </w:rPr>
        <w:t>/</w:t>
      </w:r>
      <w:r w:rsidRPr="00FE4271">
        <w:rPr>
          <w:rStyle w:val="Hyperlink"/>
          <w:rFonts w:cstheme="minorHAnsi"/>
          <w:sz w:val="20"/>
          <w:szCs w:val="20"/>
        </w:rPr>
        <w:fldChar w:fldCharType="end"/>
      </w:r>
    </w:p>
    <w:p w:rsidR="006D1AE2" w:rsidRPr="00FE4271" w:rsidRDefault="006D1AE2" w:rsidP="006D1AE2">
      <w:pPr>
        <w:rPr>
          <w:rFonts w:cstheme="minorHAnsi"/>
          <w:b/>
          <w:color w:val="000000" w:themeColor="text1"/>
          <w:sz w:val="20"/>
          <w:szCs w:val="20"/>
        </w:rPr>
      </w:pPr>
      <w:r w:rsidRPr="00FE4271">
        <w:rPr>
          <w:rFonts w:cstheme="minorHAnsi"/>
          <w:b/>
          <w:color w:val="000000" w:themeColor="text1"/>
          <w:sz w:val="20"/>
          <w:szCs w:val="20"/>
        </w:rPr>
        <w:lastRenderedPageBreak/>
        <w:t>Supplementary Table 4:</w:t>
      </w:r>
      <w:r w:rsidRPr="00FE4271">
        <w:rPr>
          <w:rFonts w:cstheme="minorHAnsi"/>
          <w:color w:val="000000" w:themeColor="text1"/>
          <w:sz w:val="20"/>
          <w:szCs w:val="20"/>
        </w:rPr>
        <w:t xml:space="preserve"> </w:t>
      </w:r>
      <w:r w:rsidRPr="00FE4271">
        <w:rPr>
          <w:rFonts w:cstheme="minorHAnsi"/>
          <w:b/>
          <w:color w:val="000000" w:themeColor="text1"/>
          <w:sz w:val="20"/>
          <w:szCs w:val="20"/>
        </w:rPr>
        <w:t xml:space="preserve">Summary of current and past designations of relevant </w:t>
      </w:r>
      <w:r w:rsidRPr="00FE4271">
        <w:rPr>
          <w:rFonts w:cstheme="minorHAnsi"/>
          <w:b/>
          <w:i/>
          <w:color w:val="000000" w:themeColor="text1"/>
          <w:sz w:val="20"/>
          <w:szCs w:val="20"/>
        </w:rPr>
        <w:t>D/P/R</w:t>
      </w:r>
      <w:r w:rsidRPr="00FE4271">
        <w:rPr>
          <w:rFonts w:cstheme="minorHAnsi"/>
          <w:b/>
          <w:color w:val="000000" w:themeColor="text1"/>
          <w:sz w:val="20"/>
          <w:szCs w:val="20"/>
        </w:rPr>
        <w:t xml:space="preserve"> (tuber) and </w:t>
      </w:r>
      <w:r w:rsidRPr="00FE4271">
        <w:rPr>
          <w:rFonts w:cstheme="minorHAnsi"/>
          <w:b/>
          <w:i/>
          <w:color w:val="000000" w:themeColor="text1"/>
          <w:sz w:val="20"/>
          <w:szCs w:val="20"/>
        </w:rPr>
        <w:t>F/D/P</w:t>
      </w:r>
      <w:r w:rsidRPr="00FE4271">
        <w:rPr>
          <w:rFonts w:cstheme="minorHAnsi"/>
          <w:b/>
          <w:color w:val="000000" w:themeColor="text1"/>
          <w:sz w:val="20"/>
          <w:szCs w:val="20"/>
        </w:rPr>
        <w:t xml:space="preserve"> (floral) loci involved in anthocyanin synthesis in potato</w:t>
      </w:r>
    </w:p>
    <w:tbl>
      <w:tblPr>
        <w:tblStyle w:val="TableGrid"/>
        <w:tblW w:w="13190" w:type="dxa"/>
        <w:tblInd w:w="-23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72"/>
        <w:gridCol w:w="2445"/>
        <w:gridCol w:w="1765"/>
        <w:gridCol w:w="1567"/>
        <w:gridCol w:w="1371"/>
        <w:gridCol w:w="1143"/>
        <w:gridCol w:w="978"/>
        <w:gridCol w:w="1449"/>
      </w:tblGrid>
      <w:tr w:rsidR="006D1AE2" w:rsidRPr="00FE4271" w:rsidTr="00F1466A">
        <w:trPr>
          <w:trHeight w:val="863"/>
        </w:trPr>
        <w:tc>
          <w:tcPr>
            <w:tcW w:w="2495" w:type="dxa"/>
            <w:tcBorders>
              <w:top w:val="single" w:sz="4" w:space="0" w:color="auto"/>
              <w:bottom w:val="single" w:sz="4" w:space="0" w:color="auto"/>
            </w:tcBorders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color w:val="000000" w:themeColor="text1"/>
                <w:sz w:val="20"/>
                <w:szCs w:val="20"/>
              </w:rPr>
            </w:pPr>
            <w:proofErr w:type="gramStart"/>
            <w:r w:rsidRPr="00FE4271">
              <w:rPr>
                <w:rFonts w:cstheme="minorHAnsi"/>
                <w:color w:val="000000" w:themeColor="text1"/>
                <w:sz w:val="20"/>
                <w:szCs w:val="20"/>
              </w:rPr>
              <w:t>PGSC  DM</w:t>
            </w:r>
            <w:proofErr w:type="gramEnd"/>
            <w:r w:rsidRPr="00FE4271">
              <w:rPr>
                <w:rFonts w:cstheme="minorHAnsi"/>
                <w:color w:val="000000" w:themeColor="text1"/>
                <w:sz w:val="20"/>
                <w:szCs w:val="20"/>
              </w:rPr>
              <w:t xml:space="preserve">1-3 v4.03 </w:t>
            </w:r>
            <w:proofErr w:type="spellStart"/>
            <w:r w:rsidRPr="00FE4271">
              <w:rPr>
                <w:rFonts w:cstheme="minorHAnsi"/>
                <w:color w:val="000000" w:themeColor="text1"/>
                <w:sz w:val="20"/>
                <w:szCs w:val="20"/>
              </w:rPr>
              <w:t>Locus</w:t>
            </w:r>
            <w:r w:rsidRPr="00FE4271">
              <w:rPr>
                <w:rFonts w:cstheme="minorHAnsi"/>
                <w:color w:val="000000" w:themeColor="text1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2466" w:type="dxa"/>
            <w:tcBorders>
              <w:top w:val="single" w:sz="4" w:space="0" w:color="auto"/>
              <w:bottom w:val="single" w:sz="4" w:space="0" w:color="auto"/>
            </w:tcBorders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color w:val="000000" w:themeColor="text1"/>
                <w:sz w:val="20"/>
                <w:szCs w:val="20"/>
              </w:rPr>
              <w:t xml:space="preserve">PGSC DM1-3 v4.03 </w:t>
            </w:r>
            <w:proofErr w:type="spellStart"/>
            <w:r w:rsidRPr="00FE4271">
              <w:rPr>
                <w:rFonts w:cstheme="minorHAnsi"/>
                <w:color w:val="000000" w:themeColor="text1"/>
                <w:sz w:val="20"/>
                <w:szCs w:val="20"/>
              </w:rPr>
              <w:t>Transcipt</w:t>
            </w:r>
            <w:proofErr w:type="spellEnd"/>
            <w:r w:rsidRPr="00FE4271">
              <w:rPr>
                <w:rFonts w:cstheme="minorHAnsi"/>
                <w:color w:val="000000" w:themeColor="text1"/>
                <w:sz w:val="20"/>
                <w:szCs w:val="20"/>
              </w:rPr>
              <w:t xml:space="preserve"> ID</w:t>
            </w:r>
          </w:p>
        </w:tc>
        <w:tc>
          <w:tcPr>
            <w:tcW w:w="1782" w:type="dxa"/>
            <w:tcBorders>
              <w:top w:val="single" w:sz="4" w:space="0" w:color="auto"/>
              <w:bottom w:val="single" w:sz="4" w:space="0" w:color="auto"/>
            </w:tcBorders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color w:val="000000" w:themeColor="text1"/>
                <w:sz w:val="20"/>
                <w:szCs w:val="20"/>
                <w:vertAlign w:val="superscript"/>
              </w:rPr>
            </w:pPr>
            <w:r w:rsidRPr="00FE4271">
              <w:rPr>
                <w:rFonts w:cstheme="minorHAnsi"/>
                <w:color w:val="000000" w:themeColor="text1"/>
                <w:sz w:val="20"/>
                <w:szCs w:val="20"/>
              </w:rPr>
              <w:t xml:space="preserve">PGSC DM1-3 v4.03 </w:t>
            </w:r>
            <w:proofErr w:type="spellStart"/>
            <w:r w:rsidRPr="00FE4271">
              <w:rPr>
                <w:rFonts w:cstheme="minorHAnsi"/>
                <w:color w:val="000000" w:themeColor="text1"/>
                <w:sz w:val="20"/>
                <w:szCs w:val="20"/>
              </w:rPr>
              <w:t>Location</w:t>
            </w:r>
            <w:r w:rsidRPr="00FE4271">
              <w:rPr>
                <w:rFonts w:cstheme="minorHAnsi"/>
                <w:color w:val="000000" w:themeColor="text1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color w:val="000000" w:themeColor="text1"/>
                <w:sz w:val="20"/>
                <w:szCs w:val="20"/>
              </w:rPr>
              <w:t>PGSC annotation</w:t>
            </w:r>
          </w:p>
        </w:tc>
        <w:tc>
          <w:tcPr>
            <w:tcW w:w="1386" w:type="dxa"/>
            <w:tcBorders>
              <w:top w:val="single" w:sz="4" w:space="0" w:color="auto"/>
              <w:bottom w:val="single" w:sz="4" w:space="0" w:color="auto"/>
            </w:tcBorders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color w:val="000000" w:themeColor="text1"/>
                <w:sz w:val="20"/>
                <w:szCs w:val="20"/>
              </w:rPr>
              <w:t>Tissue expressing anthocyanins</w:t>
            </w:r>
          </w:p>
        </w:tc>
        <w:tc>
          <w:tcPr>
            <w:tcW w:w="1198" w:type="dxa"/>
            <w:tcBorders>
              <w:top w:val="single" w:sz="4" w:space="0" w:color="auto"/>
              <w:bottom w:val="single" w:sz="4" w:space="0" w:color="auto"/>
            </w:tcBorders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color w:val="000000" w:themeColor="text1"/>
                <w:sz w:val="20"/>
                <w:szCs w:val="20"/>
              </w:rPr>
              <w:t>Original gene symbol</w:t>
            </w:r>
          </w:p>
        </w:tc>
        <w:tc>
          <w:tcPr>
            <w:tcW w:w="749" w:type="dxa"/>
            <w:tcBorders>
              <w:top w:val="single" w:sz="4" w:space="0" w:color="auto"/>
              <w:bottom w:val="single" w:sz="4" w:space="0" w:color="auto"/>
            </w:tcBorders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color w:val="000000" w:themeColor="text1"/>
                <w:sz w:val="20"/>
                <w:szCs w:val="20"/>
              </w:rPr>
              <w:t>Current gene symbol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color w:val="000000" w:themeColor="text1"/>
                <w:sz w:val="20"/>
                <w:szCs w:val="20"/>
              </w:rPr>
              <w:t>Citation</w:t>
            </w:r>
          </w:p>
        </w:tc>
      </w:tr>
      <w:tr w:rsidR="006D1AE2" w:rsidRPr="00FE4271" w:rsidTr="00F1466A">
        <w:trPr>
          <w:trHeight w:val="419"/>
        </w:trPr>
        <w:tc>
          <w:tcPr>
            <w:tcW w:w="2495" w:type="dxa"/>
            <w:tcBorders>
              <w:top w:val="single" w:sz="4" w:space="0" w:color="auto"/>
            </w:tcBorders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PGSC0003DMG400003605</w:t>
            </w:r>
          </w:p>
        </w:tc>
        <w:tc>
          <w:tcPr>
            <w:tcW w:w="2466" w:type="dxa"/>
            <w:tcBorders>
              <w:top w:val="single" w:sz="4" w:space="0" w:color="auto"/>
            </w:tcBorders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PGSC0003DMT400009287</w:t>
            </w:r>
          </w:p>
        </w:tc>
        <w:tc>
          <w:tcPr>
            <w:tcW w:w="1782" w:type="dxa"/>
            <w:tcBorders>
              <w:top w:val="single" w:sz="4" w:space="0" w:color="auto"/>
            </w:tcBorders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chr02:40,293,862-40,297,510</w:t>
            </w:r>
          </w:p>
        </w:tc>
        <w:tc>
          <w:tcPr>
            <w:tcW w:w="1584" w:type="dxa"/>
            <w:tcBorders>
              <w:top w:val="single" w:sz="4" w:space="0" w:color="auto"/>
            </w:tcBorders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proofErr w:type="spellStart"/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Dihydroflavonol</w:t>
            </w:r>
            <w:proofErr w:type="spellEnd"/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 xml:space="preserve"> 4-reductase</w:t>
            </w:r>
          </w:p>
        </w:tc>
        <w:tc>
          <w:tcPr>
            <w:tcW w:w="1386" w:type="dxa"/>
            <w:tcBorders>
              <w:top w:val="single" w:sz="4" w:space="0" w:color="auto"/>
            </w:tcBorders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Tuber skin, flowers</w:t>
            </w:r>
          </w:p>
        </w:tc>
        <w:tc>
          <w:tcPr>
            <w:tcW w:w="1198" w:type="dxa"/>
            <w:tcBorders>
              <w:top w:val="single" w:sz="4" w:space="0" w:color="auto"/>
            </w:tcBorders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i/>
                <w:color w:val="000000" w:themeColor="text1"/>
                <w:sz w:val="20"/>
                <w:szCs w:val="20"/>
              </w:rPr>
              <w:t xml:space="preserve">R </w:t>
            </w: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for tuber skin</w:t>
            </w:r>
            <w:r w:rsidRPr="00FE4271">
              <w:rPr>
                <w:rFonts w:cstheme="minorHAnsi"/>
                <w:b w:val="0"/>
                <w:i/>
                <w:color w:val="000000" w:themeColor="text1"/>
                <w:sz w:val="20"/>
                <w:szCs w:val="20"/>
              </w:rPr>
              <w:t>, D</w:t>
            </w: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 xml:space="preserve"> for flowers</w:t>
            </w:r>
          </w:p>
        </w:tc>
        <w:tc>
          <w:tcPr>
            <w:tcW w:w="749" w:type="dxa"/>
            <w:tcBorders>
              <w:top w:val="single" w:sz="4" w:space="0" w:color="auto"/>
            </w:tcBorders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i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i/>
                <w:color w:val="000000" w:themeColor="text1"/>
                <w:sz w:val="20"/>
                <w:szCs w:val="20"/>
              </w:rPr>
              <w:t>DFR</w:t>
            </w:r>
          </w:p>
        </w:tc>
        <w:tc>
          <w:tcPr>
            <w:tcW w:w="1530" w:type="dxa"/>
            <w:tcBorders>
              <w:top w:val="single" w:sz="4" w:space="0" w:color="auto"/>
            </w:tcBorders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EZSBKb25nPC9BdXRob3I+PFllYXI+MjAwNDwvWWVhcj48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</w:fldData>
              </w:fldChar>
            </w: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instrText xml:space="preserve"> ADDIN EN.CITE </w:instrText>
            </w: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EZSBKb25nPC9BdXRob3I+PFllYXI+MjAwNDwvWWVhcj48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</w:fldData>
              </w:fldChar>
            </w: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fldChar w:fldCharType="end"/>
            </w: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b w:val="0"/>
                <w:noProof/>
                <w:color w:val="000000" w:themeColor="text1"/>
                <w:sz w:val="20"/>
                <w:szCs w:val="20"/>
              </w:rPr>
              <w:t>(Van Eck</w:t>
            </w:r>
            <w:r w:rsidRPr="00FC1433">
              <w:rPr>
                <w:rFonts w:cstheme="minorHAnsi"/>
                <w:b w:val="0"/>
                <w:i/>
                <w:noProof/>
                <w:color w:val="000000" w:themeColor="text1"/>
                <w:sz w:val="20"/>
                <w:szCs w:val="20"/>
              </w:rPr>
              <w:t xml:space="preserve"> et al.</w:t>
            </w:r>
            <w:r>
              <w:rPr>
                <w:rFonts w:cstheme="minorHAnsi"/>
                <w:b w:val="0"/>
                <w:noProof/>
                <w:color w:val="000000" w:themeColor="text1"/>
                <w:sz w:val="20"/>
                <w:szCs w:val="20"/>
              </w:rPr>
              <w:t xml:space="preserve"> 1993; De Jong</w:t>
            </w:r>
            <w:r w:rsidRPr="00FC1433">
              <w:rPr>
                <w:rFonts w:cstheme="minorHAnsi"/>
                <w:b w:val="0"/>
                <w:i/>
                <w:noProof/>
                <w:color w:val="000000" w:themeColor="text1"/>
                <w:sz w:val="20"/>
                <w:szCs w:val="20"/>
              </w:rPr>
              <w:t xml:space="preserve"> et al.</w:t>
            </w:r>
            <w:r>
              <w:rPr>
                <w:rFonts w:cstheme="minorHAnsi"/>
                <w:b w:val="0"/>
                <w:noProof/>
                <w:color w:val="000000" w:themeColor="text1"/>
                <w:sz w:val="20"/>
                <w:szCs w:val="20"/>
              </w:rPr>
              <w:t xml:space="preserve"> 2004)</w:t>
            </w: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6D1AE2" w:rsidRPr="00FE4271" w:rsidTr="00F1466A">
        <w:trPr>
          <w:trHeight w:val="419"/>
        </w:trPr>
        <w:tc>
          <w:tcPr>
            <w:tcW w:w="2495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PGSC0003DMG400013965</w:t>
            </w:r>
          </w:p>
        </w:tc>
        <w:tc>
          <w:tcPr>
            <w:tcW w:w="2466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PGSC0003DMT400036281</w:t>
            </w:r>
          </w:p>
        </w:tc>
        <w:tc>
          <w:tcPr>
            <w:tcW w:w="1782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chr10:51,749,197-51,750,359</w:t>
            </w:r>
          </w:p>
          <w:p w:rsidR="006D1AE2" w:rsidRPr="00FE4271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84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Transcription factor R2R3-MYB</w:t>
            </w:r>
          </w:p>
        </w:tc>
        <w:tc>
          <w:tcPr>
            <w:tcW w:w="1386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Tuber skin</w:t>
            </w:r>
          </w:p>
        </w:tc>
        <w:tc>
          <w:tcPr>
            <w:tcW w:w="1198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i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i/>
                <w:color w:val="000000" w:themeColor="text1"/>
                <w:sz w:val="20"/>
                <w:szCs w:val="20"/>
              </w:rPr>
              <w:t xml:space="preserve">D </w:t>
            </w: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[</w:t>
            </w:r>
            <w:r w:rsidRPr="00FE4271">
              <w:rPr>
                <w:rFonts w:cstheme="minorHAnsi"/>
                <w:b w:val="0"/>
                <w:i/>
                <w:iCs/>
                <w:color w:val="000000" w:themeColor="text1"/>
                <w:sz w:val="20"/>
                <w:szCs w:val="20"/>
              </w:rPr>
              <w:t>St</w:t>
            </w:r>
            <w:r w:rsidRPr="00FE4271">
              <w:rPr>
                <w:rFonts w:cstheme="minorHAnsi"/>
                <w:b w:val="0"/>
                <w:i/>
                <w:color w:val="000000" w:themeColor="text1"/>
                <w:sz w:val="20"/>
                <w:szCs w:val="20"/>
              </w:rPr>
              <w:t xml:space="preserve">AN2; </w:t>
            </w: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Jung et al. (2009)]</w:t>
            </w:r>
          </w:p>
        </w:tc>
        <w:tc>
          <w:tcPr>
            <w:tcW w:w="749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i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i/>
                <w:color w:val="000000" w:themeColor="text1"/>
                <w:sz w:val="20"/>
                <w:szCs w:val="20"/>
              </w:rPr>
              <w:t>StAN1</w:t>
            </w:r>
          </w:p>
        </w:tc>
        <w:tc>
          <w:tcPr>
            <w:tcW w:w="1530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BbmRyw6k8L0F1dGhvcj48WWVhcj4yMDA5PC9ZZWFyPjxS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</w:fldData>
              </w:fldChar>
            </w: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instrText xml:space="preserve"> ADDIN EN.CITE </w:instrText>
            </w: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BbmRyw6k8L0F1dGhvcj48WWVhcj4yMDA5PC9ZZWFyPjxS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</w:fldData>
              </w:fldChar>
            </w: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fldChar w:fldCharType="end"/>
            </w: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b w:val="0"/>
                <w:noProof/>
                <w:color w:val="000000" w:themeColor="text1"/>
                <w:sz w:val="20"/>
                <w:szCs w:val="20"/>
              </w:rPr>
              <w:t>(André</w:t>
            </w:r>
            <w:r w:rsidRPr="00FC1433">
              <w:rPr>
                <w:rFonts w:cstheme="minorHAnsi"/>
                <w:b w:val="0"/>
                <w:i/>
                <w:noProof/>
                <w:color w:val="000000" w:themeColor="text1"/>
                <w:sz w:val="20"/>
                <w:szCs w:val="20"/>
              </w:rPr>
              <w:t xml:space="preserve"> et al.</w:t>
            </w:r>
            <w:r>
              <w:rPr>
                <w:rFonts w:cstheme="minorHAnsi"/>
                <w:b w:val="0"/>
                <w:noProof/>
                <w:color w:val="000000" w:themeColor="text1"/>
                <w:sz w:val="20"/>
                <w:szCs w:val="20"/>
              </w:rPr>
              <w:t xml:space="preserve"> 2009; Payyavula</w:t>
            </w:r>
            <w:r w:rsidRPr="00FC1433">
              <w:rPr>
                <w:rFonts w:cstheme="minorHAnsi"/>
                <w:b w:val="0"/>
                <w:i/>
                <w:noProof/>
                <w:color w:val="000000" w:themeColor="text1"/>
                <w:sz w:val="20"/>
                <w:szCs w:val="20"/>
              </w:rPr>
              <w:t xml:space="preserve"> et al.</w:t>
            </w:r>
            <w:r>
              <w:rPr>
                <w:rFonts w:cstheme="minorHAnsi"/>
                <w:b w:val="0"/>
                <w:noProof/>
                <w:color w:val="000000" w:themeColor="text1"/>
                <w:sz w:val="20"/>
                <w:szCs w:val="20"/>
              </w:rPr>
              <w:t xml:space="preserve"> 2013; D'amelia</w:t>
            </w:r>
            <w:r w:rsidRPr="00FC1433">
              <w:rPr>
                <w:rFonts w:cstheme="minorHAnsi"/>
                <w:b w:val="0"/>
                <w:i/>
                <w:noProof/>
                <w:color w:val="000000" w:themeColor="text1"/>
                <w:sz w:val="20"/>
                <w:szCs w:val="20"/>
              </w:rPr>
              <w:t xml:space="preserve"> et al.</w:t>
            </w:r>
            <w:r>
              <w:rPr>
                <w:rFonts w:cstheme="minorHAnsi"/>
                <w:b w:val="0"/>
                <w:noProof/>
                <w:color w:val="000000" w:themeColor="text1"/>
                <w:sz w:val="20"/>
                <w:szCs w:val="20"/>
              </w:rPr>
              <w:t xml:space="preserve"> 2014)</w:t>
            </w: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6D1AE2" w:rsidRPr="00FE4271" w:rsidTr="00F1466A">
        <w:trPr>
          <w:trHeight w:val="419"/>
        </w:trPr>
        <w:tc>
          <w:tcPr>
            <w:tcW w:w="2495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PGSC0003DMG400013966</w:t>
            </w:r>
          </w:p>
        </w:tc>
        <w:tc>
          <w:tcPr>
            <w:tcW w:w="2466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Heading2"/>
              <w:spacing w:after="0" w:line="240" w:lineRule="auto"/>
              <w:outlineLvl w:val="1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E4271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PGSC0003DMT400036286</w:t>
            </w:r>
          </w:p>
          <w:p w:rsidR="006D1AE2" w:rsidRPr="00FE4271" w:rsidRDefault="006D1AE2" w:rsidP="006D1AE2">
            <w:pPr>
              <w:pStyle w:val="Heading2"/>
              <w:spacing w:after="0" w:line="240" w:lineRule="auto"/>
              <w:outlineLvl w:val="1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E4271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PGSC0003DMT400036284</w:t>
            </w:r>
          </w:p>
          <w:p w:rsidR="006D1AE2" w:rsidRPr="00FE4271" w:rsidRDefault="006D1AE2" w:rsidP="006D1AE2">
            <w:pPr>
              <w:spacing w:after="0"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782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Heading2"/>
              <w:spacing w:after="0" w:line="240" w:lineRule="auto"/>
              <w:outlineLvl w:val="1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E4271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chr10:51,725,169-51,726,374</w:t>
            </w:r>
          </w:p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584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MYB transcription Factor</w:t>
            </w:r>
          </w:p>
        </w:tc>
        <w:tc>
          <w:tcPr>
            <w:tcW w:w="1386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Tuber skin and flesh (Lui et al. 2016)</w:t>
            </w:r>
          </w:p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bCs w:val="0"/>
                <w:color w:val="000000" w:themeColor="text1"/>
                <w:sz w:val="20"/>
                <w:szCs w:val="20"/>
              </w:rPr>
              <w:t>May be a pseudogene (Jung et al. 2009)</w:t>
            </w:r>
          </w:p>
        </w:tc>
        <w:tc>
          <w:tcPr>
            <w:tcW w:w="1198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i/>
                <w:iCs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i/>
                <w:color w:val="000000" w:themeColor="text1"/>
                <w:sz w:val="20"/>
                <w:szCs w:val="20"/>
              </w:rPr>
              <w:t xml:space="preserve">StAN3 </w:t>
            </w: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 xml:space="preserve">[Jung et al. (2009)] </w:t>
            </w:r>
          </w:p>
        </w:tc>
        <w:tc>
          <w:tcPr>
            <w:tcW w:w="749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i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i/>
                <w:color w:val="000000" w:themeColor="text1"/>
                <w:sz w:val="20"/>
                <w:szCs w:val="20"/>
              </w:rPr>
              <w:t>StAN2; StMYBA1</w:t>
            </w:r>
            <w:r w:rsidRPr="00FE4271">
              <w:rPr>
                <w:rFonts w:cstheme="minorHAnsi"/>
                <w:b w:val="0"/>
                <w:i/>
                <w:color w:val="000000" w:themeColor="text1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530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BbmRyw6k8L0F1dGhvcj48WWVhcj4yMDA5PC9ZZWFyPjxS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</w:fldData>
              </w:fldChar>
            </w: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instrText xml:space="preserve"> ADDIN EN.CITE </w:instrText>
            </w: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BbmRyw6k8L0F1dGhvcj48WWVhcj4yMDA5PC9ZZWFyPjxS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</w:fldData>
              </w:fldChar>
            </w: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fldChar w:fldCharType="end"/>
            </w: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b w:val="0"/>
                <w:noProof/>
                <w:color w:val="000000" w:themeColor="text1"/>
                <w:sz w:val="20"/>
                <w:szCs w:val="20"/>
              </w:rPr>
              <w:t>(André</w:t>
            </w:r>
            <w:r w:rsidRPr="00FC1433">
              <w:rPr>
                <w:rFonts w:cstheme="minorHAnsi"/>
                <w:b w:val="0"/>
                <w:i/>
                <w:noProof/>
                <w:color w:val="000000" w:themeColor="text1"/>
                <w:sz w:val="20"/>
                <w:szCs w:val="20"/>
              </w:rPr>
              <w:t xml:space="preserve"> et al.</w:t>
            </w:r>
            <w:r>
              <w:rPr>
                <w:rFonts w:cstheme="minorHAnsi"/>
                <w:b w:val="0"/>
                <w:noProof/>
                <w:color w:val="000000" w:themeColor="text1"/>
                <w:sz w:val="20"/>
                <w:szCs w:val="20"/>
              </w:rPr>
              <w:t xml:space="preserve"> 2009; Liu</w:t>
            </w:r>
            <w:r w:rsidRPr="00FC1433">
              <w:rPr>
                <w:rFonts w:cstheme="minorHAnsi"/>
                <w:b w:val="0"/>
                <w:i/>
                <w:noProof/>
                <w:color w:val="000000" w:themeColor="text1"/>
                <w:sz w:val="20"/>
                <w:szCs w:val="20"/>
              </w:rPr>
              <w:t xml:space="preserve"> et al.</w:t>
            </w:r>
            <w:r>
              <w:rPr>
                <w:rFonts w:cstheme="minorHAnsi"/>
                <w:b w:val="0"/>
                <w:noProof/>
                <w:color w:val="000000" w:themeColor="text1"/>
                <w:sz w:val="20"/>
                <w:szCs w:val="20"/>
              </w:rPr>
              <w:t xml:space="preserve"> 2016)</w:t>
            </w: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6D1AE2" w:rsidRPr="00FE4271" w:rsidTr="00F1466A">
        <w:trPr>
          <w:trHeight w:val="446"/>
        </w:trPr>
        <w:tc>
          <w:tcPr>
            <w:tcW w:w="2495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PGSC0003DMG400019217</w:t>
            </w:r>
          </w:p>
        </w:tc>
        <w:tc>
          <w:tcPr>
            <w:tcW w:w="2466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Heading2"/>
              <w:spacing w:after="0" w:line="240" w:lineRule="auto"/>
              <w:outlineLvl w:val="1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E4271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PGSC0003DMT400049460</w:t>
            </w:r>
          </w:p>
        </w:tc>
        <w:tc>
          <w:tcPr>
            <w:tcW w:w="1782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Heading2"/>
              <w:spacing w:after="0" w:line="240" w:lineRule="auto"/>
              <w:outlineLvl w:val="1"/>
              <w:rPr>
                <w:rFonts w:asciiTheme="minorHAnsi" w:hAnsiTheme="minorHAnsi" w:cstheme="minorHAnsi"/>
                <w:sz w:val="20"/>
                <w:szCs w:val="20"/>
              </w:rPr>
            </w:pPr>
            <w:r w:rsidRPr="00FE4271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chr10:51,469,785- 51,470,105</w:t>
            </w:r>
          </w:p>
        </w:tc>
        <w:tc>
          <w:tcPr>
            <w:tcW w:w="1584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i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AN2</w:t>
            </w:r>
          </w:p>
        </w:tc>
        <w:tc>
          <w:tcPr>
            <w:tcW w:w="1386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Flower petals</w:t>
            </w:r>
          </w:p>
        </w:tc>
        <w:tc>
          <w:tcPr>
            <w:tcW w:w="1198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i/>
                <w:color w:val="000000" w:themeColor="text1"/>
                <w:sz w:val="20"/>
                <w:szCs w:val="20"/>
              </w:rPr>
              <w:t>F</w:t>
            </w:r>
          </w:p>
        </w:tc>
        <w:tc>
          <w:tcPr>
            <w:tcW w:w="749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i/>
                <w:color w:val="000000" w:themeColor="text1"/>
                <w:sz w:val="20"/>
                <w:szCs w:val="20"/>
              </w:rPr>
              <w:t>StFlAN2</w:t>
            </w:r>
          </w:p>
        </w:tc>
        <w:tc>
          <w:tcPr>
            <w:tcW w:w="1530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This article</w:t>
            </w:r>
          </w:p>
        </w:tc>
      </w:tr>
      <w:tr w:rsidR="006D1AE2" w:rsidRPr="00FE4271" w:rsidTr="00F1466A">
        <w:trPr>
          <w:trHeight w:val="446"/>
        </w:trPr>
        <w:tc>
          <w:tcPr>
            <w:tcW w:w="2495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PGSC0003DMG400000425</w:t>
            </w:r>
          </w:p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2466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PGSC0003DMT400001124</w:t>
            </w:r>
          </w:p>
          <w:p w:rsidR="006D1AE2" w:rsidRPr="00FE4271" w:rsidRDefault="006D1AE2" w:rsidP="006D1AE2">
            <w:pPr>
              <w:spacing w:after="0" w:line="240" w:lineRule="auto"/>
              <w:rPr>
                <w:rFonts w:cstheme="minorHAnsi"/>
                <w:b/>
                <w:sz w:val="20"/>
                <w:szCs w:val="20"/>
              </w:rPr>
            </w:pPr>
            <w:r w:rsidRPr="00FE4271">
              <w:rPr>
                <w:rFonts w:cstheme="minorHAnsi"/>
                <w:bCs/>
                <w:color w:val="000000" w:themeColor="text1"/>
                <w:sz w:val="20"/>
                <w:szCs w:val="20"/>
              </w:rPr>
              <w:t>PGSC0003DMT400001125</w:t>
            </w:r>
          </w:p>
        </w:tc>
        <w:tc>
          <w:tcPr>
            <w:tcW w:w="1782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chr11:39417579-39420629</w:t>
            </w:r>
          </w:p>
        </w:tc>
        <w:tc>
          <w:tcPr>
            <w:tcW w:w="1584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Flavonoid 3',5'-hydroxylase</w:t>
            </w:r>
          </w:p>
        </w:tc>
        <w:tc>
          <w:tcPr>
            <w:tcW w:w="1386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t>Tuber skin</w:t>
            </w:r>
          </w:p>
        </w:tc>
        <w:tc>
          <w:tcPr>
            <w:tcW w:w="1198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i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i/>
                <w:color w:val="000000" w:themeColor="text1"/>
                <w:sz w:val="20"/>
                <w:szCs w:val="20"/>
              </w:rPr>
              <w:t>P</w:t>
            </w:r>
          </w:p>
        </w:tc>
        <w:tc>
          <w:tcPr>
            <w:tcW w:w="749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i/>
                <w:color w:val="000000" w:themeColor="text1"/>
                <w:sz w:val="20"/>
                <w:szCs w:val="20"/>
              </w:rPr>
            </w:pPr>
            <w:r w:rsidRPr="00FE4271">
              <w:rPr>
                <w:rFonts w:cstheme="minorHAnsi"/>
                <w:b w:val="0"/>
                <w:i/>
                <w:color w:val="000000" w:themeColor="text1"/>
                <w:sz w:val="20"/>
                <w:szCs w:val="20"/>
              </w:rPr>
              <w:t>F3’5’h</w:t>
            </w:r>
          </w:p>
        </w:tc>
        <w:tc>
          <w:tcPr>
            <w:tcW w:w="1530" w:type="dxa"/>
            <w:tcMar>
              <w:left w:w="86" w:type="dxa"/>
              <w:right w:w="86" w:type="dxa"/>
            </w:tcMar>
          </w:tcPr>
          <w:p w:rsidR="006D1AE2" w:rsidRPr="00FE4271" w:rsidRDefault="006D1AE2" w:rsidP="006D1AE2">
            <w:pPr>
              <w:pStyle w:val="Caption"/>
              <w:spacing w:after="0"/>
              <w:rPr>
                <w:rFonts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instrText xml:space="preserve"> ADDIN EN.CITE &lt;EndNote&gt;&lt;Cite&gt;&lt;Author&gt;Jung&lt;/Author&gt;&lt;Year&gt;2005&lt;/Year&gt;&lt;RecNum&gt;3521&lt;/RecNum&gt;&lt;DisplayText&gt;(Jung&lt;style face="italic"&gt; et al.&lt;/style&gt; 2005)&lt;/DisplayText&gt;&lt;record&gt;&lt;rec-number&gt;3521&lt;/rec-number&gt;&lt;foreign-keys&gt;&lt;key app="EN" db-id="etwssawvb05pvvewewwxs0eo2pas5020xee0" timestamp="1527774797"&gt;3521&lt;/key&gt;&lt;/foreign-keys&gt;&lt;ref-type name="Journal Article"&gt;17&lt;/ref-type&gt;&lt;contributors&gt;&lt;authors&gt;&lt;author&gt;Jung, Chun Suk&lt;/author&gt;&lt;author&gt;Griffiths, Helen M&lt;/author&gt;&lt;author&gt;De Jong, Darlene M&lt;/author&gt;&lt;author&gt;Cheng, Shuping&lt;/author&gt;&lt;author&gt;Bodis, Mary&lt;/author&gt;&lt;author&gt;De Jong, Walter S&lt;/author&gt;&lt;/authors&gt;&lt;/contributors&gt;&lt;titles&gt;&lt;title&gt;&lt;style face="normal" font="default" size="100%"&gt;The potato &lt;/style&gt;&lt;style face="italic" font="default" size="100%"&gt;P &lt;/style&gt;&lt;style face="normal" font="default" size="100%"&gt;locus codes for flavonoid 3′, 5′-hydroxylase&lt;/style&gt;&lt;/title&gt;&lt;secondary-title&gt;Theoretical and Applied Genetics&lt;/secondary-title&gt;&lt;/titles&gt;&lt;periodical&gt;&lt;full-title&gt;Theoretical and Applied Genetics&lt;/full-title&gt;&lt;abbr-1&gt;Theor. Appl. Genet.&lt;/abbr-1&gt;&lt;abbr-2&gt;Theor Appl Genet&lt;/abbr-2&gt;&lt;/periodical&gt;&lt;pages&gt;269-275&lt;/pages&gt;&lt;volume&gt;110&lt;/volume&gt;&lt;number&gt;2&lt;/number&gt;&lt;dates&gt;&lt;year&gt;2005&lt;/year&gt;&lt;/dates&gt;&lt;isbn&gt;0040-5752&lt;/isbn&gt;&lt;urls&gt;&lt;related-urls&gt;&lt;url&gt;https://link.springer.com/content/pdf/10.1007%2Fs00122-004-1829-z.pdf&lt;/url&gt;&lt;/related-urls&gt;&lt;/urls&gt;&lt;electronic-resource-num&gt;10.1007/s00122-004-1829-z &lt;/electronic-resource-num&gt;&lt;/record&gt;&lt;/Cite&gt;&lt;/EndNote&gt;</w:instrText>
            </w: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b w:val="0"/>
                <w:noProof/>
                <w:color w:val="000000" w:themeColor="text1"/>
                <w:sz w:val="20"/>
                <w:szCs w:val="20"/>
              </w:rPr>
              <w:t>(Jung</w:t>
            </w:r>
            <w:r w:rsidRPr="00FC1433">
              <w:rPr>
                <w:rFonts w:cstheme="minorHAnsi"/>
                <w:b w:val="0"/>
                <w:i/>
                <w:noProof/>
                <w:color w:val="000000" w:themeColor="text1"/>
                <w:sz w:val="20"/>
                <w:szCs w:val="20"/>
              </w:rPr>
              <w:t xml:space="preserve"> et al.</w:t>
            </w:r>
            <w:r>
              <w:rPr>
                <w:rFonts w:cstheme="minorHAnsi"/>
                <w:b w:val="0"/>
                <w:noProof/>
                <w:color w:val="000000" w:themeColor="text1"/>
                <w:sz w:val="20"/>
                <w:szCs w:val="20"/>
              </w:rPr>
              <w:t xml:space="preserve"> 2005)</w:t>
            </w:r>
            <w:r>
              <w:rPr>
                <w:rFonts w:cstheme="minorHAnsi"/>
                <w:b w:val="0"/>
                <w:color w:val="000000" w:themeColor="text1"/>
                <w:sz w:val="20"/>
                <w:szCs w:val="20"/>
              </w:rPr>
              <w:fldChar w:fldCharType="end"/>
            </w:r>
          </w:p>
        </w:tc>
      </w:tr>
    </w:tbl>
    <w:p w:rsidR="006D1AE2" w:rsidRPr="00FE4271" w:rsidRDefault="006D1AE2" w:rsidP="006D1AE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rFonts w:cstheme="minorHAnsi"/>
          <w:sz w:val="20"/>
          <w:szCs w:val="20"/>
        </w:rPr>
      </w:pPr>
      <w:r w:rsidRPr="00FE4271">
        <w:rPr>
          <w:rFonts w:cstheme="minorHAnsi"/>
          <w:sz w:val="20"/>
          <w:szCs w:val="20"/>
          <w:vertAlign w:val="superscript"/>
        </w:rPr>
        <w:t>a</w:t>
      </w:r>
      <w:r w:rsidRPr="00FE4271">
        <w:rPr>
          <w:rFonts w:cstheme="minorHAnsi"/>
          <w:sz w:val="20"/>
          <w:szCs w:val="20"/>
        </w:rPr>
        <w:t xml:space="preserve"> Locus identification was determined by BLAST searching the primer sequences provided by the authors listed in the citations against DM 1-3 v4.03</w:t>
      </w:r>
    </w:p>
    <w:p w:rsidR="006D1AE2" w:rsidRPr="00FE4271" w:rsidRDefault="006D1AE2" w:rsidP="006D1AE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rFonts w:cstheme="minorHAnsi"/>
          <w:sz w:val="20"/>
          <w:szCs w:val="20"/>
        </w:rPr>
      </w:pPr>
      <w:r w:rsidRPr="00FE4271">
        <w:rPr>
          <w:rFonts w:cstheme="minorHAnsi"/>
          <w:sz w:val="20"/>
          <w:szCs w:val="20"/>
          <w:vertAlign w:val="superscript"/>
        </w:rPr>
        <w:t>b</w:t>
      </w:r>
      <w:r w:rsidRPr="00FE4271">
        <w:rPr>
          <w:rFonts w:cstheme="minorHAnsi"/>
          <w:sz w:val="20"/>
          <w:szCs w:val="20"/>
        </w:rPr>
        <w:t xml:space="preserve"> </w:t>
      </w:r>
      <w:proofErr w:type="gramStart"/>
      <w:r w:rsidRPr="00FE4271">
        <w:rPr>
          <w:rFonts w:cstheme="minorHAnsi"/>
          <w:sz w:val="20"/>
          <w:szCs w:val="20"/>
        </w:rPr>
        <w:t>The</w:t>
      </w:r>
      <w:proofErr w:type="gramEnd"/>
      <w:r w:rsidRPr="00FE4271">
        <w:rPr>
          <w:rFonts w:cstheme="minorHAnsi"/>
          <w:sz w:val="20"/>
          <w:szCs w:val="20"/>
        </w:rPr>
        <w:t xml:space="preserve"> location is for the area of locus annotation and may encompass the complete coding sequence.  </w:t>
      </w:r>
    </w:p>
    <w:p w:rsidR="006D1AE2" w:rsidRPr="00FE4271" w:rsidRDefault="006D1AE2" w:rsidP="006D1AE2">
      <w:pPr>
        <w:rPr>
          <w:rFonts w:cstheme="minorHAnsi"/>
          <w:sz w:val="20"/>
          <w:szCs w:val="20"/>
        </w:rPr>
      </w:pPr>
      <w:r w:rsidRPr="00FE4271">
        <w:rPr>
          <w:rFonts w:cstheme="minorHAnsi"/>
          <w:sz w:val="20"/>
          <w:szCs w:val="20"/>
          <w:vertAlign w:val="superscript"/>
        </w:rPr>
        <w:t xml:space="preserve">c </w:t>
      </w:r>
      <w:r w:rsidRPr="00FE4271">
        <w:rPr>
          <w:rFonts w:cstheme="minorHAnsi"/>
          <w:sz w:val="20"/>
          <w:szCs w:val="20"/>
        </w:rPr>
        <w:t xml:space="preserve">This gene is found as both </w:t>
      </w:r>
      <w:r w:rsidRPr="00FE4271">
        <w:rPr>
          <w:rFonts w:cstheme="minorHAnsi"/>
          <w:i/>
          <w:iCs/>
          <w:sz w:val="20"/>
          <w:szCs w:val="20"/>
        </w:rPr>
        <w:t xml:space="preserve">StAN2 </w:t>
      </w:r>
      <w:r w:rsidRPr="00FE4271">
        <w:rPr>
          <w:rFonts w:cstheme="minorHAnsi"/>
          <w:sz w:val="20"/>
          <w:szCs w:val="20"/>
        </w:rPr>
        <w:t xml:space="preserve">and </w:t>
      </w:r>
      <w:r w:rsidRPr="00FE4271">
        <w:rPr>
          <w:rFonts w:cstheme="minorHAnsi"/>
          <w:i/>
          <w:iCs/>
          <w:sz w:val="20"/>
          <w:szCs w:val="20"/>
        </w:rPr>
        <w:t>StMYBA1</w:t>
      </w:r>
      <w:r w:rsidRPr="00FE4271">
        <w:rPr>
          <w:rFonts w:cstheme="minorHAnsi"/>
          <w:sz w:val="20"/>
          <w:szCs w:val="20"/>
        </w:rPr>
        <w:t xml:space="preserve"> in current publications.  </w:t>
      </w:r>
    </w:p>
    <w:p w:rsidR="006D1AE2" w:rsidRPr="00091EEC" w:rsidRDefault="006D1AE2" w:rsidP="006D1AE2">
      <w:pPr>
        <w:spacing w:after="120"/>
        <w:jc w:val="both"/>
        <w:rPr>
          <w:rFonts w:cstheme="minorHAnsi"/>
          <w:sz w:val="24"/>
          <w:szCs w:val="24"/>
        </w:rPr>
      </w:pPr>
    </w:p>
    <w:p w:rsidR="006D1AE2" w:rsidRDefault="006D1AE2"/>
    <w:p w:rsidR="006D1AE2" w:rsidRDefault="006D1AE2"/>
    <w:p w:rsidR="006D1AE2" w:rsidRPr="006D1AE2" w:rsidRDefault="006D1AE2" w:rsidP="006D1AE2">
      <w:pPr>
        <w:pStyle w:val="EndNoteBibliographyTitle"/>
        <w:rPr>
          <w:b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6D1AE2">
        <w:rPr>
          <w:b/>
        </w:rPr>
        <w:t xml:space="preserve"> </w:t>
      </w:r>
      <w:r w:rsidRPr="006D1AE2">
        <w:rPr>
          <w:b/>
        </w:rPr>
        <w:t>Supplemental Material reference list</w:t>
      </w:r>
    </w:p>
    <w:p w:rsidR="006D1AE2" w:rsidRPr="006D1AE2" w:rsidRDefault="006D1AE2" w:rsidP="006D1AE2">
      <w:pPr>
        <w:pStyle w:val="EndNoteBibliographyTitle"/>
      </w:pPr>
    </w:p>
    <w:p w:rsidR="006D1AE2" w:rsidRPr="006D1AE2" w:rsidRDefault="006D1AE2" w:rsidP="006D1AE2">
      <w:pPr>
        <w:pStyle w:val="EndNoteBibliography"/>
        <w:spacing w:after="0"/>
        <w:ind w:left="720" w:hanging="720"/>
      </w:pPr>
      <w:r w:rsidRPr="006D1AE2">
        <w:t>André, C. M., R. Schafleitner, S. Legay, I. Lefèvre, C. A. A. Aliaga</w:t>
      </w:r>
      <w:r w:rsidRPr="006D1AE2">
        <w:rPr>
          <w:i/>
        </w:rPr>
        <w:t xml:space="preserve"> et al.</w:t>
      </w:r>
      <w:r w:rsidRPr="006D1AE2">
        <w:t>, 2009 Gene expression changes related to the production of phenolic compounds in potato tubers grown under drought stress. Phytochemistry 70</w:t>
      </w:r>
      <w:r w:rsidRPr="006D1AE2">
        <w:rPr>
          <w:b/>
        </w:rPr>
        <w:t>:</w:t>
      </w:r>
      <w:r w:rsidRPr="006D1AE2">
        <w:t xml:space="preserve"> 1107-1116. </w:t>
      </w:r>
      <w:hyperlink r:id="rId5" w:history="1">
        <w:r w:rsidRPr="006D1AE2">
          <w:rPr>
            <w:rStyle w:val="Hyperlink"/>
          </w:rPr>
          <w:t>https://doi.org/10.1016/j.phytochem.2009.07.008</w:t>
        </w:r>
      </w:hyperlink>
    </w:p>
    <w:p w:rsidR="006D1AE2" w:rsidRPr="006D1AE2" w:rsidRDefault="006D1AE2" w:rsidP="006D1AE2">
      <w:pPr>
        <w:pStyle w:val="EndNoteBibliography"/>
        <w:spacing w:after="0"/>
        <w:ind w:left="720" w:hanging="720"/>
      </w:pPr>
      <w:r w:rsidRPr="006D1AE2">
        <w:t>D'Amelia, V., R. Aversano, G. Batelli, I. Caruso, M. Castellano Moreno</w:t>
      </w:r>
      <w:r w:rsidRPr="006D1AE2">
        <w:rPr>
          <w:i/>
        </w:rPr>
        <w:t xml:space="preserve"> et al.</w:t>
      </w:r>
      <w:r w:rsidRPr="006D1AE2">
        <w:t xml:space="preserve">, 2014 High </w:t>
      </w:r>
      <w:r w:rsidRPr="006D1AE2">
        <w:rPr>
          <w:i/>
        </w:rPr>
        <w:t>AN1</w:t>
      </w:r>
      <w:r w:rsidRPr="006D1AE2">
        <w:t xml:space="preserve"> variability and interaction with basic helix-loop-helix co-factors related to anthocyanin biosynthesis in potato leaves. Plant J. 80</w:t>
      </w:r>
      <w:r w:rsidRPr="006D1AE2">
        <w:rPr>
          <w:b/>
        </w:rPr>
        <w:t>:</w:t>
      </w:r>
      <w:r w:rsidRPr="006D1AE2">
        <w:t xml:space="preserve"> 527-540. 10.1111/tpj.12653</w:t>
      </w:r>
    </w:p>
    <w:p w:rsidR="006D1AE2" w:rsidRPr="006D1AE2" w:rsidRDefault="006D1AE2" w:rsidP="006D1AE2">
      <w:pPr>
        <w:pStyle w:val="EndNoteBibliography"/>
        <w:spacing w:after="0"/>
        <w:ind w:left="720" w:hanging="720"/>
      </w:pPr>
      <w:r w:rsidRPr="006D1AE2">
        <w:t xml:space="preserve">De Jong, W., N. Eannetta, D. De Jong and M. Bodis, 2004 Candidate gene analysis of anthocyanin pigmentation loci in the </w:t>
      </w:r>
      <w:r w:rsidRPr="006D1AE2">
        <w:rPr>
          <w:i/>
        </w:rPr>
        <w:t>Solanaceae</w:t>
      </w:r>
      <w:r w:rsidRPr="006D1AE2">
        <w:t>. Theor. Appl. Genet. 108</w:t>
      </w:r>
      <w:r w:rsidRPr="006D1AE2">
        <w:rPr>
          <w:b/>
        </w:rPr>
        <w:t>:</w:t>
      </w:r>
      <w:r w:rsidRPr="006D1AE2">
        <w:t xml:space="preserve"> 423-432. </w:t>
      </w:r>
      <w:hyperlink r:id="rId6" w:history="1">
        <w:r w:rsidRPr="006D1AE2">
          <w:rPr>
            <w:rStyle w:val="Hyperlink"/>
          </w:rPr>
          <w:t>https://doi.org/10.1007/s00122-003-1455-1</w:t>
        </w:r>
      </w:hyperlink>
    </w:p>
    <w:p w:rsidR="006D1AE2" w:rsidRPr="006D1AE2" w:rsidRDefault="006D1AE2" w:rsidP="006D1AE2">
      <w:pPr>
        <w:pStyle w:val="EndNoteBibliography"/>
        <w:spacing w:after="0"/>
        <w:ind w:left="720" w:hanging="720"/>
      </w:pPr>
      <w:r w:rsidRPr="006D1AE2">
        <w:t>Felcher, K. J., J. J. Coombs, A. N. Massa, C. N. Hansey, J. P. Hamilton</w:t>
      </w:r>
      <w:r w:rsidRPr="006D1AE2">
        <w:rPr>
          <w:i/>
        </w:rPr>
        <w:t xml:space="preserve"> et al.</w:t>
      </w:r>
      <w:r w:rsidRPr="006D1AE2">
        <w:t>, 2012 Integration of two diploid potato linkage maps with the potato genome sequence. Plos One 7. 10.1371/journal.pone.0036347</w:t>
      </w:r>
    </w:p>
    <w:p w:rsidR="006D1AE2" w:rsidRPr="006D1AE2" w:rsidRDefault="006D1AE2" w:rsidP="006D1AE2">
      <w:pPr>
        <w:pStyle w:val="EndNoteBibliography"/>
        <w:spacing w:after="0"/>
        <w:ind w:left="720" w:hanging="720"/>
      </w:pPr>
      <w:r w:rsidRPr="006D1AE2">
        <w:t>Hardigan, M. A., E. Crisovan, J. P. Hamiltion, J. Kim, P. Laimbeer</w:t>
      </w:r>
      <w:r w:rsidRPr="006D1AE2">
        <w:rPr>
          <w:i/>
        </w:rPr>
        <w:t xml:space="preserve"> et al.</w:t>
      </w:r>
      <w:r w:rsidRPr="006D1AE2">
        <w:t xml:space="preserve">, 2016 Genome reduction uncovers a large dispensable genome and adaptive role for copy number variation in asexually propagated </w:t>
      </w:r>
      <w:r w:rsidRPr="006D1AE2">
        <w:rPr>
          <w:i/>
        </w:rPr>
        <w:t>Solanum tuberosum</w:t>
      </w:r>
      <w:r w:rsidRPr="006D1AE2">
        <w:t>. Plant Cell 28</w:t>
      </w:r>
      <w:r w:rsidRPr="006D1AE2">
        <w:rPr>
          <w:b/>
        </w:rPr>
        <w:t>:</w:t>
      </w:r>
      <w:r w:rsidRPr="006D1AE2">
        <w:t xml:space="preserve"> 388-405. 10.1105/tpc.15.00538</w:t>
      </w:r>
    </w:p>
    <w:p w:rsidR="006D1AE2" w:rsidRPr="006D1AE2" w:rsidRDefault="006D1AE2" w:rsidP="006D1AE2">
      <w:pPr>
        <w:pStyle w:val="EndNoteBibliography"/>
        <w:spacing w:after="0"/>
        <w:ind w:left="720" w:hanging="720"/>
      </w:pPr>
      <w:r w:rsidRPr="006D1AE2">
        <w:t>Jung, C. S., H. M. Griffiths, D. M. De Jong, S. Cheng, M. Bodis</w:t>
      </w:r>
      <w:r w:rsidRPr="006D1AE2">
        <w:rPr>
          <w:i/>
        </w:rPr>
        <w:t xml:space="preserve"> et al.</w:t>
      </w:r>
      <w:r w:rsidRPr="006D1AE2">
        <w:t xml:space="preserve">, 2005 The potato </w:t>
      </w:r>
      <w:r w:rsidRPr="006D1AE2">
        <w:rPr>
          <w:i/>
        </w:rPr>
        <w:t xml:space="preserve">P </w:t>
      </w:r>
      <w:r w:rsidRPr="006D1AE2">
        <w:t>locus codes for flavonoid 3′, 5′-hydroxylase. Theor. Appl. Genet. 110</w:t>
      </w:r>
      <w:r w:rsidRPr="006D1AE2">
        <w:rPr>
          <w:b/>
        </w:rPr>
        <w:t>:</w:t>
      </w:r>
      <w:r w:rsidRPr="006D1AE2">
        <w:t xml:space="preserve"> 269-275. 10.1007/s00122-004-1829-z </w:t>
      </w:r>
    </w:p>
    <w:p w:rsidR="006D1AE2" w:rsidRPr="006D1AE2" w:rsidRDefault="006D1AE2" w:rsidP="006D1AE2">
      <w:pPr>
        <w:pStyle w:val="EndNoteBibliography"/>
        <w:spacing w:after="0"/>
        <w:ind w:left="720" w:hanging="720"/>
      </w:pPr>
      <w:r w:rsidRPr="006D1AE2">
        <w:t>Liu, Y. H., K. Lin-Wang, R. V. Espley, L. Wang, H. Y. Yang</w:t>
      </w:r>
      <w:r w:rsidRPr="006D1AE2">
        <w:rPr>
          <w:i/>
        </w:rPr>
        <w:t xml:space="preserve"> et al.</w:t>
      </w:r>
      <w:r w:rsidRPr="006D1AE2">
        <w:t>, 2016 Functional diversification of the potato R2R3 MYB anthocyanin activators AN1, MYBA1, and MYB113 and their interaction with basic helix-loop-helix cofactors. J. Exp. Bot. 67</w:t>
      </w:r>
      <w:r w:rsidRPr="006D1AE2">
        <w:rPr>
          <w:b/>
        </w:rPr>
        <w:t>:</w:t>
      </w:r>
      <w:r w:rsidRPr="006D1AE2">
        <w:t xml:space="preserve"> 2159-2176. 10.1093/jxb/erw014</w:t>
      </w:r>
    </w:p>
    <w:p w:rsidR="006D1AE2" w:rsidRPr="006D1AE2" w:rsidRDefault="006D1AE2" w:rsidP="006D1AE2">
      <w:pPr>
        <w:pStyle w:val="EndNoteBibliography"/>
        <w:spacing w:after="0"/>
        <w:ind w:left="720" w:hanging="720"/>
      </w:pPr>
      <w:r w:rsidRPr="006D1AE2">
        <w:t>Nadakuduti, S. S., C. G. Starker, D. K. Ko, T. B. Jayakody, C. R. Buell</w:t>
      </w:r>
      <w:r w:rsidRPr="006D1AE2">
        <w:rPr>
          <w:i/>
        </w:rPr>
        <w:t xml:space="preserve"> et al.</w:t>
      </w:r>
      <w:r w:rsidRPr="006D1AE2">
        <w:t>, 2019 Evaluation of methods to assess in vivo activity of engineered genome-editing nucleases in protoplasts. Frontiers in Plant Science 10</w:t>
      </w:r>
      <w:r w:rsidRPr="006D1AE2">
        <w:rPr>
          <w:b/>
        </w:rPr>
        <w:t>:</w:t>
      </w:r>
      <w:r w:rsidRPr="006D1AE2">
        <w:t xml:space="preserve"> 13. 10.3389/fpls.2019.00110</w:t>
      </w:r>
    </w:p>
    <w:p w:rsidR="006D1AE2" w:rsidRPr="006D1AE2" w:rsidRDefault="006D1AE2" w:rsidP="006D1AE2">
      <w:pPr>
        <w:pStyle w:val="EndNoteBibliography"/>
        <w:spacing w:after="0"/>
        <w:ind w:left="720" w:hanging="720"/>
      </w:pPr>
      <w:r w:rsidRPr="006D1AE2">
        <w:t>Payyavula, R. S., R. K. Singh and D. A. Navarre, 2013 Transcription factors, sucrose, and sucrose metabolic genes interact to regulate potato phenylpropanoid metabolism. J. Exp. Bot. 64</w:t>
      </w:r>
      <w:r w:rsidRPr="006D1AE2">
        <w:rPr>
          <w:b/>
        </w:rPr>
        <w:t>:</w:t>
      </w:r>
      <w:r w:rsidRPr="006D1AE2">
        <w:t xml:space="preserve"> 5115-5131. 10.1093/jxb/ert303</w:t>
      </w:r>
    </w:p>
    <w:p w:rsidR="006D1AE2" w:rsidRPr="006D1AE2" w:rsidRDefault="006D1AE2" w:rsidP="006D1AE2">
      <w:pPr>
        <w:pStyle w:val="EndNoteBibliography"/>
        <w:spacing w:after="0"/>
        <w:ind w:left="720" w:hanging="720"/>
      </w:pPr>
      <w:r w:rsidRPr="006D1AE2">
        <w:t>Peterson, B. A., S. H. Holt, F. P. E. Laimbeer, A. G. Doulis, J. Coombs</w:t>
      </w:r>
      <w:r w:rsidRPr="006D1AE2">
        <w:rPr>
          <w:i/>
        </w:rPr>
        <w:t xml:space="preserve"> et al.</w:t>
      </w:r>
      <w:r w:rsidRPr="006D1AE2">
        <w:t xml:space="preserve">, 2016 Self-fertility in a cultivated diploid potato population examined with the Infinium 8303 potato single-nucleotide polymorphism array. The Plant Genome 9. doi: 10.3835/plantgenome2016.01.0003. </w:t>
      </w:r>
    </w:p>
    <w:p w:rsidR="006D1AE2" w:rsidRPr="006D1AE2" w:rsidRDefault="006D1AE2" w:rsidP="006D1AE2">
      <w:pPr>
        <w:pStyle w:val="EndNoteBibliography"/>
        <w:spacing w:after="0"/>
        <w:ind w:left="720" w:hanging="720"/>
      </w:pPr>
      <w:r w:rsidRPr="006D1AE2">
        <w:t>Potato Genome Sequencing Consortium, 2011 Genome sequence and analysis of the tuber crop potato. Nature 475</w:t>
      </w:r>
      <w:r w:rsidRPr="006D1AE2">
        <w:rPr>
          <w:b/>
        </w:rPr>
        <w:t>:</w:t>
      </w:r>
      <w:r w:rsidRPr="006D1AE2">
        <w:t xml:space="preserve"> 189-U194. 10.1038/nature10158</w:t>
      </w:r>
    </w:p>
    <w:p w:rsidR="006D1AE2" w:rsidRPr="006D1AE2" w:rsidRDefault="006D1AE2" w:rsidP="006D1AE2">
      <w:pPr>
        <w:pStyle w:val="EndNoteBibliography"/>
        <w:ind w:left="720" w:hanging="720"/>
      </w:pPr>
      <w:r w:rsidRPr="006D1AE2">
        <w:t>van Eck, H. J., J. M. Jacobs, J. van Dijk, W. J. Stiekema and E. Jacobsen, 1993 Identification and mapping of three flower colour loci of potato (</w:t>
      </w:r>
      <w:r w:rsidRPr="006D1AE2">
        <w:rPr>
          <w:i/>
        </w:rPr>
        <w:t>S. tuberosum</w:t>
      </w:r>
      <w:r w:rsidRPr="006D1AE2">
        <w:t xml:space="preserve"> L.) by RFLP analysis. Theor. Appl. Genet. 86</w:t>
      </w:r>
      <w:r w:rsidRPr="006D1AE2">
        <w:rPr>
          <w:b/>
        </w:rPr>
        <w:t>:</w:t>
      </w:r>
      <w:r w:rsidRPr="006D1AE2">
        <w:t xml:space="preserve"> 295-300. </w:t>
      </w:r>
      <w:hyperlink r:id="rId7" w:history="1">
        <w:r w:rsidRPr="006D1AE2">
          <w:rPr>
            <w:rStyle w:val="Hyperlink"/>
          </w:rPr>
          <w:t>https://doi.org/10.1007/BF00222091</w:t>
        </w:r>
      </w:hyperlink>
    </w:p>
    <w:p w:rsidR="002C36B4" w:rsidRDefault="006D1AE2">
      <w:r>
        <w:fldChar w:fldCharType="end"/>
      </w:r>
    </w:p>
    <w:sectPr w:rsidR="002C36B4" w:rsidSect="003B4B25">
      <w:pgSz w:w="15840" w:h="12240" w:orient="landscape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778676046"/>
      <w:docPartObj>
        <w:docPartGallery w:val="Page Numbers (Top of Page)"/>
        <w:docPartUnique/>
      </w:docPartObj>
    </w:sdtPr>
    <w:sdtEndPr>
      <w:rPr>
        <w:noProof/>
      </w:rPr>
    </w:sdtEndPr>
    <w:sdtContent>
      <w:p w:rsidR="002B4C83" w:rsidRDefault="00BE6950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2B4C83" w:rsidRDefault="00BE6950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Genetics&lt;/Style&gt;&lt;LeftDelim&gt;{&lt;/LeftDelim&gt;&lt;RightDelim&gt;}&lt;/RightDelim&gt;&lt;FontName&gt;Calibri&lt;/FontName&gt;&lt;FontSize&gt;11&lt;/FontSize&gt;&lt;ReflistTitle&gt;Works Cited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twssawvb05pvvewewwxs0eo2pas5020xee0&quot;&gt;General&lt;record-ids&gt;&lt;item&gt;1712&lt;/item&gt;&lt;item&gt;2210&lt;/item&gt;&lt;item&gt;3506&lt;/item&gt;&lt;item&gt;3509&lt;/item&gt;&lt;item&gt;3511&lt;/item&gt;&lt;item&gt;3521&lt;/item&gt;&lt;item&gt;3525&lt;/item&gt;&lt;item&gt;3536&lt;/item&gt;&lt;item&gt;3542&lt;/item&gt;&lt;item&gt;3689&lt;/item&gt;&lt;item&gt;3711&lt;/item&gt;&lt;item&gt;3779&lt;/item&gt;&lt;/record-ids&gt;&lt;/item&gt;&lt;/Libraries&gt;"/>
  </w:docVars>
  <w:rsids>
    <w:rsidRoot w:val="006D1AE2"/>
    <w:rsid w:val="002C36B4"/>
    <w:rsid w:val="004949F4"/>
    <w:rsid w:val="006D1AE2"/>
    <w:rsid w:val="00BE69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854CBF"/>
  <w15:chartTrackingRefBased/>
  <w15:docId w15:val="{50FAB568-8F6E-4CE2-A0D6-3B9BA709D7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D1AE2"/>
    <w:pPr>
      <w:spacing w:after="200" w:line="276" w:lineRule="auto"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D1AE2"/>
    <w:pPr>
      <w:keepNext/>
      <w:keepLines/>
      <w:spacing w:before="560" w:after="36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6D1AE2"/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6D1AE2"/>
    <w:rPr>
      <w:color w:val="0563C1" w:themeColor="hyperlink"/>
      <w:u w:val="single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6D1AE2"/>
    <w:pPr>
      <w:spacing w:line="240" w:lineRule="auto"/>
    </w:pPr>
    <w:rPr>
      <w:b/>
      <w:bCs/>
      <w:color w:val="4472C4" w:themeColor="accent1"/>
      <w:sz w:val="18"/>
      <w:szCs w:val="18"/>
    </w:rPr>
  </w:style>
  <w:style w:type="character" w:customStyle="1" w:styleId="CaptionChar">
    <w:name w:val="Caption Char"/>
    <w:basedOn w:val="DefaultParagraphFont"/>
    <w:link w:val="Caption"/>
    <w:uiPriority w:val="35"/>
    <w:rsid w:val="006D1AE2"/>
    <w:rPr>
      <w:b/>
      <w:bCs/>
      <w:color w:val="4472C4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6D1AE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D1AE2"/>
  </w:style>
  <w:style w:type="table" w:styleId="TableGrid">
    <w:name w:val="Table Grid"/>
    <w:basedOn w:val="TableNormal"/>
    <w:uiPriority w:val="39"/>
    <w:rsid w:val="006D1A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6D1AE2"/>
  </w:style>
  <w:style w:type="paragraph" w:customStyle="1" w:styleId="EndNoteBibliographyTitle">
    <w:name w:val="EndNote Bibliography Title"/>
    <w:basedOn w:val="Normal"/>
    <w:link w:val="EndNoteBibliographyTitleChar"/>
    <w:rsid w:val="006D1AE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D1AE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D1AE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D1AE2"/>
    <w:rPr>
      <w:rFonts w:ascii="Calibri" w:hAnsi="Calibri" w:cs="Calibri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6D1AE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doi.org/10.1007/BF00222091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oi.org/10.1007/s00122-003-1455-1" TargetMode="External"/><Relationship Id="rId5" Type="http://schemas.openxmlformats.org/officeDocument/2006/relationships/hyperlink" Target="https://doi.org/10.1016/j.phytochem.2009.07.008" TargetMode="External"/><Relationship Id="rId4" Type="http://schemas.openxmlformats.org/officeDocument/2006/relationships/header" Target="header1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7</Pages>
  <Words>4062</Words>
  <Characters>21246</Characters>
  <Application>Microsoft Office Word</Application>
  <DocSecurity>0</DocSecurity>
  <Lines>379</Lines>
  <Paragraphs>1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1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eilleux, Richard</dc:creator>
  <cp:keywords/>
  <dc:description/>
  <cp:lastModifiedBy>Veilleux, Richard</cp:lastModifiedBy>
  <cp:revision>2</cp:revision>
  <dcterms:created xsi:type="dcterms:W3CDTF">2020-08-24T17:57:00Z</dcterms:created>
  <dcterms:modified xsi:type="dcterms:W3CDTF">2020-08-24T18:05:00Z</dcterms:modified>
</cp:coreProperties>
</file>